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481524" w:rsidP="00481524">
      <w:pPr>
        <w:pStyle w:val="title"/>
        <w:rPr>
          <w:lang w:val="en-NZ"/>
        </w:rPr>
      </w:pPr>
      <w:r>
        <w:rPr>
          <w:lang w:val="en-NZ"/>
        </w:rPr>
        <w:t xml:space="preserve">Wikilinking </w:t>
      </w:r>
      <w:r w:rsidR="0097549A">
        <w:rPr>
          <w:lang w:val="en-NZ"/>
        </w:rPr>
        <w:t>and</w:t>
      </w:r>
      <w:r w:rsidR="005C4404">
        <w:rPr>
          <w:lang w:val="en-NZ"/>
        </w:rPr>
        <w:t xml:space="preserve"> Wiki</w:t>
      </w:r>
      <w:r>
        <w:rPr>
          <w:lang w:val="en-NZ"/>
        </w:rPr>
        <w:t>searching</w:t>
      </w:r>
    </w:p>
    <w:p w:rsidR="009A3713" w:rsidRDefault="007F712F" w:rsidP="00481524">
      <w:pPr>
        <w:pStyle w:val="author"/>
        <w:rPr>
          <w:lang w:val="en-NZ"/>
        </w:rPr>
      </w:pPr>
      <w:r>
        <w:rPr>
          <w:lang w:val="en-NZ"/>
        </w:rPr>
        <w:t xml:space="preserve">Dylan Jenkinson, </w:t>
      </w:r>
      <w:r w:rsidR="001C35D2">
        <w:rPr>
          <w:lang w:val="en-NZ"/>
        </w:rPr>
        <w:t>Andrew Trotman</w:t>
      </w:r>
      <w:r>
        <w:rPr>
          <w:lang w:val="en-NZ"/>
        </w:rPr>
        <w:t xml:space="preserve">, </w:t>
      </w:r>
      <w:r w:rsidRPr="007F712F">
        <w:rPr>
          <w:lang w:val="en-NZ"/>
        </w:rPr>
        <w:t>Kai-Cheung Leung</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9A3713" w:rsidP="00481524">
      <w:pPr>
        <w:pStyle w:val="email"/>
        <w:rPr>
          <w:lang w:val="en-NZ"/>
        </w:rPr>
      </w:pPr>
      <w:r>
        <w:rPr>
          <w:lang w:val="en-NZ"/>
        </w:rPr>
        <w:t xml:space="preserve">{dylan, </w:t>
      </w:r>
      <w:r w:rsidR="007F712F" w:rsidRPr="007F712F">
        <w:rPr>
          <w:lang w:val="en-NZ"/>
        </w:rPr>
        <w:t>andrew, kcleung}@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123C8A" w:rsidRPr="00F4340E">
        <w:rPr>
          <w:highlight w:val="green"/>
        </w:rPr>
        <w:fldChar w:fldCharType="begin"/>
      </w:r>
      <w:r w:rsidR="00797707">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123C8A" w:rsidRPr="00F4340E">
        <w:rPr>
          <w:highlight w:val="green"/>
        </w:rPr>
        <w:fldChar w:fldCharType="separate"/>
      </w:r>
      <w:r w:rsidR="000878FF" w:rsidRPr="00F4340E">
        <w:rPr>
          <w:highlight w:val="green"/>
        </w:rPr>
        <w:t>(Itakura and Clarke 2007)</w:t>
      </w:r>
      <w:r w:rsidR="00123C8A" w:rsidRPr="00F4340E">
        <w:rPr>
          <w:highlight w:val="green"/>
        </w:rPr>
        <w:fldChar w:fldCharType="end"/>
      </w:r>
      <w:r w:rsidR="009A3713" w:rsidRPr="00F4340E">
        <w:rPr>
          <w:highlight w:val="green"/>
        </w:rPr>
        <w:t xml:space="preserve"> </w:t>
      </w:r>
      <w:r w:rsidRPr="00F4340E">
        <w:rPr>
          <w:highlight w:val="green"/>
        </w:rPr>
        <w:t xml:space="preserve">and of Geva </w:t>
      </w:r>
      <w:r w:rsidR="00123C8A" w:rsidRPr="00F4340E">
        <w:rPr>
          <w:highlight w:val="green"/>
        </w:rPr>
        <w:fldChar w:fldCharType="begin"/>
      </w:r>
      <w:r w:rsidR="00797707">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123C8A" w:rsidRPr="00F4340E">
        <w:rPr>
          <w:highlight w:val="green"/>
        </w:rPr>
        <w:fldChar w:fldCharType="separate"/>
      </w:r>
      <w:r w:rsidR="000878FF" w:rsidRPr="00F4340E">
        <w:rPr>
          <w:highlight w:val="green"/>
        </w:rPr>
        <w:t>(Geva 2007)</w:t>
      </w:r>
      <w:r w:rsidR="00123C8A"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Default="006D575D" w:rsidP="00FC257B">
      <w:r w:rsidRPr="00F4340E">
        <w:rPr>
          <w:highlight w:val="green"/>
        </w:rPr>
        <w:t>Stuff about how we did goes here.</w:t>
      </w:r>
    </w:p>
    <w:p w:rsidR="00461CED" w:rsidRPr="00F4340E" w:rsidRDefault="00461CED" w:rsidP="00FC257B">
      <w:r>
        <w:t>Details of document collection used in the experiments.</w:t>
      </w:r>
    </w:p>
    <w:p w:rsidR="006D575D" w:rsidRDefault="006D575D" w:rsidP="00BC02F1">
      <w:pPr>
        <w:pStyle w:val="heading10"/>
      </w:pPr>
      <w:r w:rsidRPr="006D575D">
        <w:lastRenderedPageBreak/>
        <w:t xml:space="preserve">Link Detection in the Wikipedia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  Link identification software can then be run over the 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s manual assessment because the Wikipedia documents are not a priori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C74F35" w:rsidP="002A525D">
      <w:r>
        <w:t>We examine the problem of link identification by first examining outgoing links (from the orphan to the collection) then incoming links (from the collection to the document).</w:t>
      </w:r>
    </w:p>
    <w:p w:rsidR="00FC257B" w:rsidRDefault="00FC257B" w:rsidP="00D80803">
      <w:pPr>
        <w:pStyle w:val="heading20"/>
      </w:pPr>
      <w:r>
        <w:t>Outgoing Links</w:t>
      </w:r>
    </w:p>
    <w:p w:rsidR="00E365EB" w:rsidRPr="00E365EB" w:rsidRDefault="00D80803" w:rsidP="00690FA2">
      <w:pPr>
        <w:pStyle w:val="p1a"/>
      </w:pPr>
      <w:r w:rsidRPr="00E365EB">
        <w:t xml:space="preserve">Although the Otago runs in 2007 were adequate, those of Itakura and Clarke </w:t>
      </w:r>
      <w:r w:rsidR="00123C8A" w:rsidRPr="00E365EB">
        <w:fldChar w:fldCharType="begin"/>
      </w:r>
      <w:r w:rsidR="00797707">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123C8A" w:rsidRPr="00E365EB">
        <w:fldChar w:fldCharType="separate"/>
      </w:r>
      <w:r w:rsidRPr="00E365EB">
        <w:t>(Itakura and Clarke 2007)</w:t>
      </w:r>
      <w:r w:rsidR="00123C8A" w:rsidRPr="00E365EB">
        <w:fldChar w:fldCharType="end"/>
      </w:r>
      <w:r w:rsidRPr="00E365EB">
        <w:t xml:space="preserve"> were substantially better – we chose, therefore, to investigat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123C8A" w:rsidRPr="00E365EB">
        <w:fldChar w:fldCharType="begin"/>
      </w:r>
      <w:r w:rsidR="00797707">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123C8A" w:rsidRPr="00E365EB">
        <w:fldChar w:fldCharType="separate"/>
      </w:r>
      <w:r w:rsidR="00E365EB" w:rsidRPr="00E365EB">
        <w:t>(Geva 2007)</w:t>
      </w:r>
      <w:r w:rsidR="00123C8A" w:rsidRPr="00E365EB">
        <w:fldChar w:fldCharType="end"/>
      </w:r>
      <w:r w:rsidR="00E365EB" w:rsidRPr="00E365EB">
        <w:t xml:space="preserve"> which were also successful in INEX 2007 can be used.</w:t>
      </w:r>
    </w:p>
    <w:p w:rsidR="00D80803" w:rsidRDefault="00690FA2" w:rsidP="00690FA2">
      <w:pPr>
        <w:pStyle w:val="heading30"/>
      </w:pPr>
      <w:r>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p>
    <w:p w:rsidR="003319AA" w:rsidRDefault="003319AA" w:rsidP="003319AA">
      <w:r>
        <w:lastRenderedPageBreak/>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5800BA" w:rsidRPr="005800BA" w:rsidRDefault="005800BA" w:rsidP="005800BA">
      <w:pPr>
        <w:pStyle w:val="p1a"/>
        <w:rPr>
          <w:i/>
        </w:rPr>
      </w:pPr>
      <w:r w:rsidRPr="005800BA">
        <w:rPr>
          <w:rFonts w:ascii="Symbol" w:hAnsi="Symbol"/>
          <w:i/>
        </w:rPr>
        <w:t></w:t>
      </w:r>
      <w:r w:rsidRPr="005800BA">
        <w:rPr>
          <w:i/>
        </w:rPr>
        <w:t>=np/af</w:t>
      </w:r>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pages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0A4780" w:rsidP="000D196D">
      <w:pPr>
        <w:pStyle w:val="heading30"/>
      </w:pPr>
      <w:r>
        <w:t xml:space="preserve">Small </w:t>
      </w:r>
      <w:r w:rsidR="000D196D">
        <w:t>Improvements</w:t>
      </w:r>
    </w:p>
    <w:p w:rsidR="00EA2EF8" w:rsidRDefault="000D196D" w:rsidP="00D721CD">
      <w:pPr>
        <w:pStyle w:val="p1a"/>
      </w:pPr>
      <w:r>
        <w:t xml:space="preserve">After implementing the Itakura &amp; Clarke algorithm verbatim we identified a number of </w:t>
      </w:r>
      <w:r w:rsidR="00EA2EF8">
        <w:t>small improvements</w:t>
      </w:r>
      <w:r>
        <w:t>.</w:t>
      </w:r>
    </w:p>
    <w:p w:rsidR="00186E0D" w:rsidRDefault="00D721CD" w:rsidP="00186E0D">
      <w:r>
        <w:t>The</w:t>
      </w:r>
      <w:r w:rsidR="000A4780">
        <w:t xml:space="preserve"> algorithm</w:t>
      </w:r>
      <w:r>
        <w:t xml:space="preserve"> defines the anchor text as all text occurring </w:t>
      </w:r>
      <w:r w:rsidR="000A4780">
        <w:t xml:space="preserve">between the tags </w:t>
      </w:r>
      <w:r>
        <w:t xml:space="preserve">regardless of case </w:t>
      </w:r>
      <w:r w:rsidR="000A4780">
        <w:t xml:space="preserve">and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experimental work by John Lennon).</w:t>
      </w:r>
      <w:r w:rsidR="008C19D5">
        <w:t xml:space="preserve">  </w:t>
      </w:r>
      <w:r w:rsidR="008C19D5" w:rsidRPr="00FC0D84">
        <w:t xml:space="preserve">Geva </w:t>
      </w:r>
      <w:r w:rsidR="00123C8A" w:rsidRPr="00FC0D84">
        <w:fldChar w:fldCharType="begin"/>
      </w:r>
      <w:r w:rsidR="00797707">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123C8A" w:rsidRPr="00FC0D84">
        <w:fldChar w:fldCharType="separate"/>
      </w:r>
      <w:r w:rsidR="000C63D5" w:rsidRPr="00FC0D84">
        <w:t>(Geva 2007)</w:t>
      </w:r>
      <w:r w:rsidR="00123C8A" w:rsidRPr="00FC0D84">
        <w:fldChar w:fldCharType="end"/>
      </w:r>
      <w:r w:rsidR="008C19D5" w:rsidRPr="00FC0D84">
        <w:t xml:space="preserve"> identifies the important</w:t>
      </w:r>
      <w:r w:rsidR="008C19D5">
        <w:t xml:space="preserve"> of case in link detection so we dropped the case conversion step</w:t>
      </w:r>
      <w:r w:rsidR="000B5E39">
        <w:t>.</w:t>
      </w:r>
    </w:p>
    <w:p w:rsidR="00B17410" w:rsidRDefault="000B5E39" w:rsidP="00B17410">
      <w:r>
        <w:t>F</w:t>
      </w:r>
      <w:r w:rsidR="009458C5">
        <w:t xml:space="preserve">inally, </w:t>
      </w:r>
      <w:r>
        <w:t xml:space="preserve">we over-weighted </w:t>
      </w:r>
      <w:r w:rsidRPr="000B5E39">
        <w:rPr>
          <w:rFonts w:ascii="Symbol" w:hAnsi="Symbol"/>
        </w:rPr>
        <w:t></w:t>
      </w:r>
      <w:r>
        <w:t xml:space="preserve"> </w:t>
      </w:r>
      <w:r w:rsidR="009458C5">
        <w:t xml:space="preserve">for terms containing capitalization by adding a constant, </w:t>
      </w:r>
      <w:r w:rsidR="00F90219" w:rsidRPr="00F90219">
        <w:rPr>
          <w:rFonts w:ascii="Symbol" w:hAnsi="Symbol"/>
        </w:rPr>
        <w:t></w:t>
      </w:r>
      <w:r w:rsidR="0019793E">
        <w:rPr>
          <w:rFonts w:ascii="Symbol" w:hAnsi="Symbol"/>
        </w:rPr>
        <w:t></w:t>
      </w:r>
      <w:r w:rsidR="0019793E">
        <w:rPr>
          <w:rFonts w:ascii="Times New Roman" w:hAnsi="Times New Roman"/>
        </w:rPr>
        <w:t xml:space="preserve"> where terms in the orphan were found capitalized</w:t>
      </w:r>
      <w:r w:rsidR="009458C5">
        <w:t>.  We expect those terms to be proper nouns and thus Wikipedia entrie</w:t>
      </w:r>
      <w:r w:rsidR="009350BF">
        <w:t>s.</w:t>
      </w:r>
    </w:p>
    <w:p w:rsidR="0019793E" w:rsidRDefault="0014665B" w:rsidP="0014665B">
      <w:r>
        <w:t>Figure 1 compares our implementation of the algorithm to the original on the 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t xml:space="preserve">Our best run (Weighed) included punctuation removal, case sensitivity, and weighted </w:t>
      </w:r>
      <w:r w:rsidRPr="001C637A">
        <w:rPr>
          <w:rFonts w:ascii="Symbol" w:hAnsi="Symbol"/>
        </w:rPr>
        <w:t></w:t>
      </w:r>
      <w:r w:rsidR="0019793E">
        <w:rPr>
          <w:rFonts w:ascii="Symbol" w:hAnsi="Symbol"/>
        </w:rPr>
        <w:t></w:t>
      </w:r>
    </w:p>
    <w:p w:rsidR="0014665B" w:rsidRDefault="0019793E" w:rsidP="0014665B">
      <w:r>
        <w:t xml:space="preserve">Figure 2 shows the effect of </w:t>
      </w:r>
      <w:r w:rsidR="0014665B" w:rsidRPr="00C17761">
        <w:rPr>
          <w:rFonts w:ascii="Symbol" w:hAnsi="Symbol"/>
        </w:rPr>
        <w:t></w:t>
      </w:r>
      <w:r>
        <w:t xml:space="preserve"> on precision, a value of 0.3 would have been best for early precision, but a value of 0.1 hold the precision longer resulting in the highest mean average precision.</w:t>
      </w:r>
    </w:p>
    <w:p w:rsidR="001C637A" w:rsidRDefault="00C96381" w:rsidP="0019793E">
      <w:pPr>
        <w:pStyle w:val="p1a"/>
        <w:jc w:val="center"/>
      </w:pPr>
      <w:r w:rsidRPr="00C96381">
        <w:rPr>
          <w:noProof/>
          <w:lang w:val="en-NZ"/>
        </w:rPr>
        <w:lastRenderedPageBreak/>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t xml:space="preserve">Fig. </w:t>
      </w:r>
      <w:r w:rsidR="00123C8A">
        <w:rPr>
          <w:b/>
        </w:rPr>
        <w:fldChar w:fldCharType="begin"/>
      </w:r>
      <w:r>
        <w:rPr>
          <w:b/>
        </w:rPr>
        <w:instrText xml:space="preserve"> SEQ Fig. \n </w:instrText>
      </w:r>
      <w:r w:rsidR="00123C8A">
        <w:rPr>
          <w:b/>
        </w:rPr>
        <w:fldChar w:fldCharType="separate"/>
      </w:r>
      <w:r>
        <w:rPr>
          <w:b/>
          <w:noProof/>
        </w:rPr>
        <w:t>1</w:t>
      </w:r>
      <w:r w:rsidR="00123C8A">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EE14C3" w:rsidP="0019793E">
      <w:pPr>
        <w:pStyle w:val="p1a"/>
        <w:jc w:val="center"/>
      </w:pPr>
      <w:r w:rsidRPr="00EE14C3">
        <w:rPr>
          <w:noProof/>
          <w:lang w:val="en-NZ"/>
        </w:rPr>
        <w:drawing>
          <wp:inline distT="0" distB="0" distL="0" distR="0">
            <wp:extent cx="4392295" cy="2603029"/>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392295" cy="2603029"/>
                    </a:xfrm>
                    <a:prstGeom prst="rect">
                      <a:avLst/>
                    </a:prstGeom>
                    <a:noFill/>
                    <a:ln w="9525">
                      <a:noFill/>
                      <a:miter lim="800000"/>
                      <a:headEnd/>
                      <a:tailEnd/>
                    </a:ln>
                  </pic:spPr>
                </pic:pic>
              </a:graphicData>
            </a:graphic>
          </wp:inline>
        </w:drawing>
      </w:r>
    </w:p>
    <w:p w:rsidR="00C10964" w:rsidRDefault="0014665B" w:rsidP="00C10964">
      <w:pPr>
        <w:pStyle w:val="figurelegend"/>
        <w:rPr>
          <w:b/>
        </w:rPr>
      </w:pPr>
      <w:r w:rsidRPr="00E82E67">
        <w:rPr>
          <w:b/>
        </w:rPr>
        <w:t xml:space="preserve">Fig. </w:t>
      </w:r>
      <w:r w:rsidR="00123C8A" w:rsidRPr="00E82E67">
        <w:rPr>
          <w:b/>
        </w:rPr>
        <w:fldChar w:fldCharType="begin"/>
      </w:r>
      <w:r w:rsidRPr="00E82E67">
        <w:rPr>
          <w:b/>
        </w:rPr>
        <w:instrText xml:space="preserve"> SEQ Fig. \n </w:instrText>
      </w:r>
      <w:r w:rsidR="00123C8A" w:rsidRPr="00E82E67">
        <w:rPr>
          <w:b/>
        </w:rPr>
        <w:fldChar w:fldCharType="separate"/>
      </w:r>
      <w:r w:rsidRPr="00E82E67">
        <w:rPr>
          <w:b/>
          <w:noProof/>
        </w:rPr>
        <w:t>2</w:t>
      </w:r>
      <w:r w:rsidR="00123C8A"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C10964" w:rsidRPr="00C10964" w:rsidRDefault="00C10964" w:rsidP="00C10964">
      <w:pPr>
        <w:rPr>
          <w:lang w:eastAsia="en-US"/>
        </w:rPr>
      </w:pPr>
    </w:p>
    <w:p w:rsidR="00291E8B" w:rsidRDefault="00291E8B" w:rsidP="00FC0D84">
      <w:pPr>
        <w:pStyle w:val="heading30"/>
      </w:pPr>
      <w:r>
        <w:lastRenderedPageBreak/>
        <w:t>Best Entry Points</w:t>
      </w:r>
    </w:p>
    <w:p w:rsidR="00291E8B" w:rsidRDefault="00291E8B" w:rsidP="00FC0D84">
      <w:pPr>
        <w:pStyle w:val="p1a"/>
      </w:pPr>
      <w:r w:rsidRPr="00291E8B">
        <w:t xml:space="preserve">Several studies have shown the best entry point for Wikipedia documents is the start of the document. </w:t>
      </w:r>
      <w:r w:rsidR="00123C8A" w:rsidRPr="00291E8B">
        <w:fldChar w:fldCharType="begin"/>
      </w:r>
      <w:r w:rsidR="00797707">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123C8A" w:rsidRPr="00291E8B">
        <w:fldChar w:fldCharType="separate"/>
      </w:r>
      <w:r w:rsidR="000C63D5">
        <w:t>(Jenkinson and Trotman 2007; Kamps, Koolen et al. 2007)</w:t>
      </w:r>
      <w:r w:rsidR="00123C8A" w:rsidRPr="00291E8B">
        <w:fldChar w:fldCharType="end"/>
      </w:r>
      <w:r w:rsidRPr="00291E8B">
        <w:t>.   We use this prior result and target start of the document as the link best entry point.</w:t>
      </w:r>
    </w:p>
    <w:p w:rsidR="00291E8B" w:rsidRDefault="00FC0D84" w:rsidP="00FC0D84">
      <w:pPr>
        <w:pStyle w:val="heading30"/>
      </w:pPr>
      <w:r>
        <w:t>Multiple Targets</w:t>
      </w:r>
    </w:p>
    <w:p w:rsidR="00291E8B" w:rsidRPr="00D721CD" w:rsidRDefault="00FC0D84" w:rsidP="004C7C10">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  For our runs we simply targeted the top 5 </w:t>
      </w:r>
      <w:r w:rsidRPr="00FC0D84">
        <w:rPr>
          <w:rFonts w:ascii="Symbol" w:hAnsi="Symbol"/>
        </w:rPr>
        <w:t></w:t>
      </w:r>
      <w:r>
        <w:t xml:space="preserve"> for each anchor text.</w:t>
      </w:r>
    </w:p>
    <w:p w:rsidR="00CB6B75" w:rsidRDefault="00CB6B75" w:rsidP="00FC0D84">
      <w:pPr>
        <w:pStyle w:val="heading20"/>
      </w:pPr>
      <w:r>
        <w:t>Incoming Links</w:t>
      </w:r>
    </w:p>
    <w:p w:rsidR="00C27CA6" w:rsidRDefault="00C27CA6" w:rsidP="00C27CA6">
      <w:pPr>
        <w:pStyle w:val="p1a"/>
      </w:pPr>
      <w:r>
        <w:t>The best Otago run at INEX 2007 achieved an excellent early precision (P@5) score of 0.751.   Our approach for 2008 was to extend and improve on this method.</w:t>
      </w:r>
    </w:p>
    <w:p w:rsidR="00C27CA6" w:rsidRDefault="00C27CA6" w:rsidP="00C27CA6">
      <w:pPr>
        <w:pStyle w:val="heading30"/>
      </w:pPr>
      <w:r>
        <w:t>The Otago 2007 Algorithm</w:t>
      </w:r>
    </w:p>
    <w:p w:rsidR="00DD622E" w:rsidRDefault="00DD622E" w:rsidP="00C27CA6">
      <w:pPr>
        <w:pStyle w:val="p1a"/>
      </w:pPr>
      <w:r>
        <w:t>The algorithm for detecting incoming links relies on the belief that links should be reciprocal – that is, in there should be a link from document A to document B then there should be a link from B to A.  If this is the case the discovering incoming links is the reciprocal operation of discovering outgoing links.</w:t>
      </w:r>
    </w:p>
    <w:p w:rsidR="00C27CA6" w:rsidRDefault="00DD622E" w:rsidP="00DD622E">
      <w:r w:rsidRPr="000E0E46">
        <w:t>For each unique term</w:t>
      </w:r>
      <w:r w:rsidR="004C7C10">
        <w:t xml:space="preserve"> (excluding stop words)</w:t>
      </w:r>
      <w:r w:rsidRPr="000E0E46">
        <w:t xml:space="preserve"> in the orphaned document the Otago </w:t>
      </w:r>
      <w:r w:rsidR="00F318CB" w:rsidRPr="000E0E46">
        <w:t xml:space="preserve">2007 </w:t>
      </w:r>
      <w:r w:rsidRPr="000E0E46">
        <w:t xml:space="preserve">algorithm </w:t>
      </w:r>
      <w:r w:rsidR="00123C8A">
        <w:fldChar w:fldCharType="begin"/>
      </w:r>
      <w:r w:rsidR="00797707">
        <w:instrText xml:space="preserve"> ADDIN EN.CITE &lt;EndNote&gt;&lt;Cite&gt;&lt;Author&gt;Jenkinson&lt;/Author&gt;&lt;Year&gt;2008&lt;/Year&gt;&lt;RecNum&gt;1004&lt;/RecNum&gt;&lt;record&gt;&lt;rec-number&gt;1004&lt;/rec-number&gt;&lt;foreign-keys&gt;&lt;key app="EN" db-id="zree9t5dav5fd6ezv20xxz0gs95a0f0w9fr5"&gt;1004&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8&lt;/year&gt;&lt;/dates&gt;&lt;publisher&gt;Springer-Verlag&lt;/publisher&gt;&lt;isbn&gt;978-3-540-85901-7&lt;/isbn&gt;&lt;urls&gt;&lt;/urls&gt;&lt;electronic-resource-num&gt;http://dx.doi.org/10.1007/978-3-540-85902-4_36&lt;/electronic-resource-num&gt;&lt;/record&gt;&lt;/Cite&gt;&lt;/EndNote&gt;</w:instrText>
      </w:r>
      <w:r w:rsidR="00123C8A">
        <w:fldChar w:fldCharType="separate"/>
      </w:r>
      <w:r w:rsidR="00797707">
        <w:t>(Jenkinson and Trotman 2008)</w:t>
      </w:r>
      <w:r w:rsidR="00123C8A">
        <w:fldChar w:fldCharType="end"/>
      </w:r>
      <w:r w:rsidR="000E0E46">
        <w:t xml:space="preserve"> </w:t>
      </w:r>
      <w:r>
        <w:t xml:space="preserve">computes the actual frequency of that term, </w:t>
      </w:r>
      <w:r w:rsidRPr="00DD622E">
        <w:rPr>
          <w:i/>
        </w:rPr>
        <w:t>af</w:t>
      </w:r>
    </w:p>
    <w:p w:rsidR="00DD622E" w:rsidRDefault="00DD622E" w:rsidP="00DD622E"/>
    <w:p w:rsidR="00DD622E" w:rsidRPr="00DD622E" w:rsidRDefault="00DD622E" w:rsidP="00DD622E">
      <w:pPr>
        <w:ind w:firstLine="0"/>
        <w:rPr>
          <w:i/>
        </w:rPr>
      </w:pPr>
      <w:r w:rsidRPr="00DD622E">
        <w:rPr>
          <w:i/>
        </w:rPr>
        <w:t>af = tf / dl</w:t>
      </w:r>
    </w:p>
    <w:p w:rsidR="00DD622E" w:rsidRDefault="00DD622E" w:rsidP="00DD622E">
      <w:pPr>
        <w:ind w:firstLine="0"/>
      </w:pPr>
    </w:p>
    <w:p w:rsidR="00DD622E" w:rsidRDefault="00DD622E" w:rsidP="00DD622E">
      <w:pPr>
        <w:ind w:firstLine="0"/>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and the </w:t>
      </w:r>
      <w:r>
        <w:t xml:space="preserve">expected frequency, </w:t>
      </w:r>
      <w:r w:rsidRPr="00DD622E">
        <w:rPr>
          <w:i/>
        </w:rPr>
        <w:t>ef</w:t>
      </w:r>
    </w:p>
    <w:p w:rsidR="00DD622E" w:rsidRDefault="00DD622E" w:rsidP="00DD622E">
      <w:pPr>
        <w:ind w:firstLine="0"/>
      </w:pPr>
    </w:p>
    <w:p w:rsidR="00DD622E" w:rsidRPr="00FB54F3" w:rsidRDefault="00DD622E" w:rsidP="00DD622E">
      <w:pPr>
        <w:ind w:firstLine="0"/>
        <w:rPr>
          <w:i/>
        </w:rPr>
      </w:pPr>
      <w:r w:rsidRPr="00FB54F3">
        <w:rPr>
          <w:i/>
        </w:rPr>
        <w:t>ef = cf / (df * ml)</w:t>
      </w:r>
    </w:p>
    <w:p w:rsidR="00DD622E" w:rsidRDefault="00DD622E" w:rsidP="00DD622E">
      <w:pPr>
        <w:ind w:firstLine="0"/>
      </w:pPr>
    </w:p>
    <w:p w:rsidR="00AC5E6B"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F318CB">
        <w:t xml:space="preserve"> </w:t>
      </w:r>
    </w:p>
    <w:p w:rsidR="00AC5E6B" w:rsidRDefault="00AC5E6B" w:rsidP="00DD622E">
      <w:pPr>
        <w:ind w:firstLine="0"/>
      </w:pPr>
    </w:p>
    <w:p w:rsidR="00AC5E6B" w:rsidRPr="00AC5E6B" w:rsidRDefault="00AC5E6B" w:rsidP="00DD622E">
      <w:pPr>
        <w:ind w:firstLine="0"/>
        <w:rPr>
          <w:i/>
        </w:rPr>
      </w:pPr>
      <w:r>
        <w:rPr>
          <w:i/>
        </w:rPr>
        <w:t>st</w:t>
      </w:r>
      <w:r w:rsidRPr="00AC5E6B">
        <w:rPr>
          <w:i/>
        </w:rPr>
        <w:t xml:space="preserve"> = af / ef</w:t>
      </w:r>
    </w:p>
    <w:p w:rsidR="00AC5E6B" w:rsidRDefault="00AC5E6B" w:rsidP="00DD622E">
      <w:pPr>
        <w:ind w:firstLine="0"/>
      </w:pPr>
    </w:p>
    <w:p w:rsidR="00DD622E" w:rsidRDefault="00F318CB" w:rsidP="00DD622E">
      <w:pPr>
        <w:ind w:firstLine="0"/>
      </w:pPr>
      <w:r>
        <w:t>provides a list of terms in order of occurrence relative to expected occurrence</w:t>
      </w:r>
      <w:r w:rsidR="000E0E46">
        <w:t>.  If this ratio is larger than one the term occurs in the document more often than expected, if it is less than one it occurs less frequently than expected.  The top ranked terms are representative themes of the document and are used to construct queries of the collection.  The results of these queries are documents relevant to the themes of the orphan and therefore the two should be linked (in both directions).</w:t>
      </w:r>
    </w:p>
    <w:p w:rsidR="004C7C10" w:rsidRDefault="004C7C10" w:rsidP="004C7C10">
      <w:pPr>
        <w:pStyle w:val="heading30"/>
      </w:pPr>
      <w:r>
        <w:lastRenderedPageBreak/>
        <w:t>Improvements</w:t>
      </w:r>
      <w:r w:rsidR="005812E4">
        <w:t xml:space="preserve"> – Multiple Searches</w:t>
      </w:r>
    </w:p>
    <w:p w:rsidR="008E10C7" w:rsidRDefault="004C7C10" w:rsidP="008E10C7">
      <w:pPr>
        <w:pStyle w:val="p1a"/>
      </w:pPr>
      <w:r>
        <w:t xml:space="preserve">For INEX 2007 queries were constructed by taking the top </w:t>
      </w:r>
      <w:r w:rsidRPr="004C7C10">
        <w:rPr>
          <w:i/>
        </w:rPr>
        <w:t>n</w:t>
      </w:r>
      <w:r>
        <w:t xml:space="preserve"> terms from </w:t>
      </w:r>
      <w:r w:rsidR="00CF69FA">
        <w:t xml:space="preserve">the list and performing a query, extracting the top </w:t>
      </w:r>
      <w:r w:rsidR="00CF69FA" w:rsidRPr="00CF69FA">
        <w:rPr>
          <w:i/>
        </w:rPr>
        <w:t>n</w:t>
      </w:r>
      <w:r w:rsidR="00CF69FA">
        <w:t xml:space="preserve"> * 50 results and then concatenating to that list the top n*50 results until a total of 250 results were found.  That is, for </w:t>
      </w:r>
      <w:r w:rsidR="00CF69FA" w:rsidRPr="00CF69FA">
        <w:rPr>
          <w:i/>
        </w:rPr>
        <w:t>n</w:t>
      </w:r>
      <w:r w:rsidR="00CF69FA">
        <w:t>=2, three searches were performed, the first identifying the top 100 results and the second identifying the next 100 results, and the last identifying the remaining 50 results.</w:t>
      </w:r>
      <w:r w:rsidR="008E10C7">
        <w:t xml:space="preserve"> T</w:t>
      </w:r>
      <w:r w:rsidR="00CF69FA">
        <w:t xml:space="preserve">here was no theoretic justification for this approach; it was motivated by time constraints. It is of note, however, that it was not </w:t>
      </w:r>
      <w:r w:rsidR="008E10C7">
        <w:t>an unsuccessful approach.</w:t>
      </w:r>
    </w:p>
    <w:p w:rsidR="006406E2" w:rsidRDefault="008E10C7" w:rsidP="008E10C7">
      <w:r>
        <w:t>By merging the results of each separate query on the rsv (in this base BM25), good targets that match other than the top theme will be placed high in the results list.  This approach, might, also place documents that are good matches for non-key themes high in the results list because of a high rsv with respect to a non-key term.</w:t>
      </w:r>
    </w:p>
    <w:p w:rsidR="008E10C7" w:rsidRDefault="006406E2" w:rsidP="008E10C7">
      <w:r>
        <w:t xml:space="preserve">To alleviate this problem the BM25 score for each </w:t>
      </w:r>
      <w:r w:rsidR="00AC5E6B">
        <w:t>search term can be weighted by a weight for each key term in the query.  The strength of a term with respect to the orphan has already been computed (</w:t>
      </w:r>
      <w:r w:rsidR="00AC5E6B" w:rsidRPr="00AC5E6B">
        <w:rPr>
          <w:i/>
        </w:rPr>
        <w:t>st</w:t>
      </w:r>
      <w:r w:rsidR="00AC5E6B">
        <w:t>) and so that value was used in our experiments.</w:t>
      </w:r>
    </w:p>
    <w:p w:rsidR="00BF5F0E" w:rsidRDefault="00BF5F0E" w:rsidP="00FB54F3">
      <w:r>
        <w:t>Our best run at INEX 2007 used two searches of 4 term each producing a total of 250 results in the results list.  We experimented with the number of search terms using the 2007 algorithm, merging, and weighted merging</w:t>
      </w:r>
      <w:r w:rsidR="00461CED">
        <w:t xml:space="preserve"> and the best number was 2</w:t>
      </w:r>
      <w:r>
        <w:t>.</w:t>
      </w:r>
    </w:p>
    <w:p w:rsidR="00BF5F0E" w:rsidRDefault="00BF5F0E" w:rsidP="008E10C7">
      <w:r>
        <w:t xml:space="preserve">  The results </w:t>
      </w:r>
      <w:r w:rsidR="00EE14C3">
        <w:t>are shown in T</w:t>
      </w:r>
      <w:r>
        <w:t>able 1.  The best runs submitted to INEX 2007 (by any participant) achie</w:t>
      </w:r>
      <w:r w:rsidR="00FB54F3">
        <w:t>ved a score of 0.484</w:t>
      </w:r>
      <w:r w:rsidR="00461CED">
        <w:t xml:space="preserve"> and is listed for comparative purposes</w:t>
      </w:r>
      <w:r w:rsidR="00FB54F3">
        <w:t>.  Our best run at INEX 2007</w:t>
      </w:r>
      <w:r w:rsidR="00461CED">
        <w:t xml:space="preserve"> achieved a score of 0.339 which is better than the sc</w:t>
      </w:r>
      <w:r w:rsidR="00EE14C3">
        <w:t>ore achieved by result merging, 0.319,</w:t>
      </w:r>
      <w:r w:rsidR="00461CED">
        <w:t xml:space="preserve"> but not as good as the 0.350 achieved by weighted result merging.</w:t>
      </w:r>
      <w:r w:rsidR="004E5D39">
        <w:t xml:space="preserve">  Figure 3 shows the early precision scores for the same three techniques.  Of particular interest is that although the MAP score for weighted merging is highest, the early precision scores of the Otago 2007</w:t>
      </w:r>
      <w:r w:rsidR="00F73815">
        <w:t xml:space="preserve"> run are highest.</w:t>
      </w:r>
    </w:p>
    <w:p w:rsidR="00BF5F0E" w:rsidRPr="00C10964" w:rsidRDefault="00BF5F0E" w:rsidP="00461CED">
      <w:pPr>
        <w:pStyle w:val="tabletitle"/>
        <w:jc w:val="center"/>
        <w:rPr>
          <w:b/>
        </w:rPr>
      </w:pPr>
      <w:r w:rsidRPr="00C10964">
        <w:rPr>
          <w:b/>
        </w:rPr>
        <w:t xml:space="preserve">Table </w:t>
      </w:r>
      <w:r w:rsidR="00123C8A" w:rsidRPr="00C10964">
        <w:rPr>
          <w:b/>
        </w:rPr>
        <w:fldChar w:fldCharType="begin"/>
      </w:r>
      <w:r w:rsidRPr="00C10964">
        <w:rPr>
          <w:b/>
        </w:rPr>
        <w:instrText xml:space="preserve"> SEQ Table \n </w:instrText>
      </w:r>
      <w:r w:rsidR="00123C8A" w:rsidRPr="00C10964">
        <w:rPr>
          <w:b/>
        </w:rPr>
        <w:fldChar w:fldCharType="separate"/>
      </w:r>
      <w:r w:rsidRPr="00C10964">
        <w:rPr>
          <w:b/>
          <w:noProof/>
        </w:rPr>
        <w:t>1</w:t>
      </w:r>
      <w:r w:rsidR="00123C8A" w:rsidRPr="00C10964">
        <w:rPr>
          <w:b/>
        </w:rPr>
        <w:fldChar w:fldCharType="end"/>
      </w:r>
      <w:r w:rsidRPr="00C10964">
        <w:rPr>
          <w:b/>
        </w:rPr>
        <w:t>. MAP scores for different approaches to multiple searches</w:t>
      </w:r>
      <w:r w:rsidR="00461CED" w:rsidRPr="00C10964">
        <w:rPr>
          <w:b/>
        </w:rPr>
        <w:t>.  The weighted merging of queries containing 2 terms each achieved a better score than the best Otago 2007 run, however not as good as the best run submitted by any institute.</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BF5F0E" w:rsidRPr="00280602" w:rsidTr="00B55D79">
        <w:tc>
          <w:tcPr>
            <w:tcW w:w="2583" w:type="dxa"/>
          </w:tcPr>
          <w:p w:rsidR="00BF5F0E" w:rsidRPr="00280602" w:rsidRDefault="00BF5F0E" w:rsidP="00B55D79">
            <w:pPr>
              <w:ind w:firstLine="0"/>
              <w:jc w:val="center"/>
              <w:rPr>
                <w:b/>
                <w:noProof/>
                <w:lang w:val="en-NZ"/>
              </w:rPr>
            </w:pPr>
            <w:r w:rsidRPr="00280602">
              <w:rPr>
                <w:b/>
                <w:noProof/>
                <w:lang w:val="en-NZ"/>
              </w:rPr>
              <w:t>Run</w:t>
            </w:r>
          </w:p>
        </w:tc>
        <w:tc>
          <w:tcPr>
            <w:tcW w:w="992" w:type="dxa"/>
          </w:tcPr>
          <w:p w:rsidR="00BF5F0E" w:rsidRPr="00280602" w:rsidRDefault="00BF5F0E" w:rsidP="00B55D79">
            <w:pPr>
              <w:ind w:firstLine="0"/>
              <w:jc w:val="center"/>
              <w:rPr>
                <w:b/>
                <w:noProof/>
                <w:lang w:val="en-NZ"/>
              </w:rPr>
            </w:pPr>
            <w:r w:rsidRPr="00280602">
              <w:rPr>
                <w:b/>
                <w:noProof/>
                <w:lang w:val="en-NZ"/>
              </w:rPr>
              <w:t>MAP</w:t>
            </w:r>
          </w:p>
        </w:tc>
      </w:tr>
      <w:tr w:rsidR="00BF5F0E" w:rsidRPr="00280602" w:rsidTr="00B55D79">
        <w:tc>
          <w:tcPr>
            <w:tcW w:w="2583" w:type="dxa"/>
          </w:tcPr>
          <w:p w:rsidR="00BF5F0E" w:rsidRPr="000B74E5" w:rsidRDefault="00BF5F0E" w:rsidP="00FB54F3">
            <w:pPr>
              <w:ind w:firstLine="0"/>
              <w:jc w:val="left"/>
              <w:rPr>
                <w:noProof/>
                <w:lang w:val="en-NZ"/>
              </w:rPr>
            </w:pPr>
            <w:r>
              <w:rPr>
                <w:noProof/>
                <w:lang w:val="en-NZ"/>
              </w:rPr>
              <w:t xml:space="preserve">Top </w:t>
            </w:r>
            <w:r w:rsidR="00FB54F3">
              <w:rPr>
                <w:noProof/>
                <w:lang w:val="en-NZ"/>
              </w:rPr>
              <w:t xml:space="preserve">INEX </w:t>
            </w:r>
            <w:r>
              <w:rPr>
                <w:noProof/>
                <w:lang w:val="en-NZ"/>
              </w:rPr>
              <w:t>2007</w:t>
            </w:r>
            <w:r w:rsidR="00FB54F3">
              <w:rPr>
                <w:noProof/>
                <w:lang w:val="en-NZ"/>
              </w:rPr>
              <w:t xml:space="preserve"> run</w:t>
            </w:r>
          </w:p>
        </w:tc>
        <w:tc>
          <w:tcPr>
            <w:tcW w:w="992" w:type="dxa"/>
          </w:tcPr>
          <w:p w:rsidR="00BF5F0E" w:rsidRPr="000B74E5" w:rsidRDefault="00BF5F0E" w:rsidP="00B55D79">
            <w:pPr>
              <w:ind w:firstLine="0"/>
              <w:jc w:val="center"/>
              <w:rPr>
                <w:noProof/>
                <w:lang w:val="en-NZ"/>
              </w:rPr>
            </w:pPr>
            <w:r w:rsidRPr="000B74E5">
              <w:rPr>
                <w:noProof/>
                <w:lang w:val="en-NZ"/>
              </w:rPr>
              <w:t>0.484</w:t>
            </w:r>
          </w:p>
        </w:tc>
      </w:tr>
      <w:tr w:rsidR="00BF5F0E" w:rsidRPr="00280602" w:rsidTr="00B55D79">
        <w:tc>
          <w:tcPr>
            <w:tcW w:w="2583" w:type="dxa"/>
          </w:tcPr>
          <w:p w:rsidR="00BF5F0E" w:rsidRPr="00280602" w:rsidRDefault="004E5D39" w:rsidP="00B55D79">
            <w:pPr>
              <w:ind w:firstLine="0"/>
              <w:jc w:val="left"/>
              <w:rPr>
                <w:noProof/>
                <w:lang w:val="en-NZ"/>
              </w:rPr>
            </w:pPr>
            <w:r>
              <w:rPr>
                <w:noProof/>
                <w:lang w:val="en-NZ"/>
              </w:rPr>
              <w:t xml:space="preserve">Weighted </w:t>
            </w:r>
            <w:r w:rsidR="00461CED">
              <w:rPr>
                <w:noProof/>
                <w:lang w:val="en-NZ"/>
              </w:rPr>
              <w:t>m</w:t>
            </w:r>
            <w:r>
              <w:rPr>
                <w:noProof/>
                <w:lang w:val="en-NZ"/>
              </w:rPr>
              <w:t>erge</w:t>
            </w:r>
          </w:p>
        </w:tc>
        <w:tc>
          <w:tcPr>
            <w:tcW w:w="992" w:type="dxa"/>
          </w:tcPr>
          <w:p w:rsidR="00BF5F0E" w:rsidRPr="00280602" w:rsidRDefault="00BF5F0E" w:rsidP="00B55D79">
            <w:pPr>
              <w:ind w:firstLine="0"/>
              <w:jc w:val="center"/>
              <w:rPr>
                <w:noProof/>
                <w:lang w:val="en-NZ"/>
              </w:rPr>
            </w:pPr>
            <w:r w:rsidRPr="00280602">
              <w:rPr>
                <w:noProof/>
                <w:lang w:val="en-NZ"/>
              </w:rPr>
              <w:t>0.35</w:t>
            </w:r>
            <w:r>
              <w:rPr>
                <w:noProof/>
                <w:lang w:val="en-NZ"/>
              </w:rPr>
              <w:t>0</w:t>
            </w:r>
          </w:p>
        </w:tc>
      </w:tr>
      <w:tr w:rsidR="00BF5F0E" w:rsidRPr="00280602" w:rsidTr="00B55D79">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Otago 2007</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B55D79">
            <w:pPr>
              <w:ind w:firstLine="0"/>
              <w:jc w:val="center"/>
              <w:rPr>
                <w:noProof/>
                <w:lang w:val="en-NZ"/>
              </w:rPr>
            </w:pPr>
            <w:r w:rsidRPr="00280602">
              <w:rPr>
                <w:noProof/>
                <w:lang w:val="en-NZ"/>
              </w:rPr>
              <w:t>0.339</w:t>
            </w:r>
          </w:p>
        </w:tc>
      </w:tr>
      <w:tr w:rsidR="00BF5F0E" w:rsidRPr="00280602" w:rsidTr="00B55D79">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M</w:t>
            </w:r>
            <w:r w:rsidR="00EE14C3">
              <w:rPr>
                <w:noProof/>
                <w:lang w:val="en-NZ"/>
              </w:rPr>
              <w:t xml:space="preserve">erged </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B55D79">
            <w:pPr>
              <w:ind w:firstLine="0"/>
              <w:jc w:val="center"/>
              <w:rPr>
                <w:noProof/>
                <w:lang w:val="en-NZ"/>
              </w:rPr>
            </w:pPr>
            <w:r w:rsidRPr="00280602">
              <w:rPr>
                <w:noProof/>
                <w:lang w:val="en-NZ"/>
              </w:rPr>
              <w:t>0.319</w:t>
            </w:r>
          </w:p>
        </w:tc>
      </w:tr>
    </w:tbl>
    <w:p w:rsidR="004C7C10" w:rsidRDefault="00EE14C3" w:rsidP="008E7B22">
      <w:pPr>
        <w:pStyle w:val="p1a"/>
      </w:pPr>
      <w:r w:rsidRPr="00EE14C3">
        <w:rPr>
          <w:noProof/>
          <w:lang w:val="en-NZ"/>
        </w:rPr>
        <w:lastRenderedPageBreak/>
        <w:drawing>
          <wp:inline distT="0" distB="0" distL="0" distR="0">
            <wp:extent cx="4392295" cy="2598901"/>
            <wp:effectExtent l="1905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EE14C3" w:rsidRPr="00C10964" w:rsidRDefault="00EE14C3">
      <w:pPr>
        <w:pStyle w:val="figurelegend"/>
        <w:rPr>
          <w:b/>
        </w:rPr>
      </w:pPr>
      <w:r w:rsidRPr="00C10964">
        <w:rPr>
          <w:b/>
        </w:rPr>
        <w:t xml:space="preserve">Fig. </w:t>
      </w:r>
      <w:r w:rsidR="00123C8A" w:rsidRPr="00C10964">
        <w:rPr>
          <w:b/>
        </w:rPr>
        <w:fldChar w:fldCharType="begin"/>
      </w:r>
      <w:r w:rsidRPr="00C10964">
        <w:rPr>
          <w:b/>
        </w:rPr>
        <w:instrText xml:space="preserve"> SEQ Fig. \n </w:instrText>
      </w:r>
      <w:r w:rsidR="00123C8A" w:rsidRPr="00C10964">
        <w:rPr>
          <w:b/>
        </w:rPr>
        <w:fldChar w:fldCharType="separate"/>
      </w:r>
      <w:r w:rsidRPr="00C10964">
        <w:rPr>
          <w:b/>
          <w:noProof/>
        </w:rPr>
        <w:t>3</w:t>
      </w:r>
      <w:r w:rsidR="00123C8A" w:rsidRPr="00C10964">
        <w:rPr>
          <w:b/>
        </w:rPr>
        <w:fldChar w:fldCharType="end"/>
      </w:r>
      <w:r w:rsidRPr="00C10964">
        <w:rPr>
          <w:b/>
        </w:rPr>
        <w:t xml:space="preserve">. </w:t>
      </w:r>
      <w:r w:rsidR="00015299" w:rsidRPr="00C10964">
        <w:rPr>
          <w:b/>
        </w:rPr>
        <w:t xml:space="preserve">Early precision scores for the three merging techniques.  Although the MAP of weighted merge is highest, the early precision of Otago 2007 is highest. </w:t>
      </w:r>
    </w:p>
    <w:p w:rsidR="0061334F" w:rsidRDefault="00CE644C" w:rsidP="003A7A30">
      <w:pPr>
        <w:pStyle w:val="heading30"/>
      </w:pPr>
      <w:r>
        <w:t>Improvements – Single Searches</w:t>
      </w:r>
    </w:p>
    <w:p w:rsidR="004D11A2" w:rsidRDefault="004D11A2" w:rsidP="004D11A2">
      <w:pPr>
        <w:pStyle w:val="p1a"/>
      </w:pPr>
      <w:r>
        <w:t>With the multiple search technique the contribution of each separate search to the final precision score is unclear.  It is also unclear whether or not a better approach is to simply perform one search with the given number of terms and to use the top 250 results.</w:t>
      </w:r>
    </w:p>
    <w:p w:rsidR="009645FF" w:rsidRDefault="009645FF" w:rsidP="009645FF">
      <w:r>
        <w:t xml:space="preserve">Two experiments were conducted: in the first, </w:t>
      </w:r>
      <w:r w:rsidRPr="009645FF">
        <w:rPr>
          <w:i/>
        </w:rPr>
        <w:t>n</w:t>
      </w:r>
      <w:r>
        <w:t xml:space="preserve"> search terms were used and </w:t>
      </w:r>
      <w:r w:rsidRPr="009645FF">
        <w:rPr>
          <w:i/>
        </w:rPr>
        <w:t>n</w:t>
      </w:r>
      <w:r>
        <w:t xml:space="preserve"> * 50 results were retrieved; in the second, </w:t>
      </w:r>
      <w:r w:rsidRPr="009645FF">
        <w:rPr>
          <w:i/>
        </w:rPr>
        <w:t>n</w:t>
      </w:r>
      <w:r>
        <w:t xml:space="preserve"> search terms were used but the full 250 results were retrieved.  Th</w:t>
      </w:r>
      <w:r w:rsidR="00E768CB">
        <w:t xml:space="preserve">e results were compared </w:t>
      </w:r>
      <w:r w:rsidR="00700398">
        <w:t>the multiple search technique without merging and without weighting.</w:t>
      </w:r>
    </w:p>
    <w:p w:rsidR="00AC4BDB" w:rsidRPr="004D11A2" w:rsidRDefault="00AC4BDB" w:rsidP="00AC4BDB">
      <w:r>
        <w:t>Figure 4 shows the contribution of the first search is a substantial proportion of the final result of the multiple search approach. It also shows improvements on the multiple search technique when the full 250 results are retrieved.  The improvements decrease as the number of terms per query increases to 5 as the number of documents retrieved per query in the multiple query approach tends to the full 250.</w:t>
      </w:r>
    </w:p>
    <w:p w:rsidR="00C44F6F" w:rsidRDefault="00C44F6F" w:rsidP="009645FF">
      <w:r w:rsidRPr="00C44F6F">
        <w:rPr>
          <w:noProof/>
          <w:lang w:val="en-NZ"/>
        </w:rPr>
        <w:lastRenderedPageBreak/>
        <w:drawing>
          <wp:inline distT="0" distB="0" distL="0" distR="0">
            <wp:extent cx="4392295" cy="2598901"/>
            <wp:effectExtent l="19050" t="0" r="825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C44F6F" w:rsidRPr="00C10964" w:rsidRDefault="00C44F6F">
      <w:pPr>
        <w:pStyle w:val="figurelegend"/>
        <w:rPr>
          <w:b/>
        </w:rPr>
      </w:pPr>
      <w:r w:rsidRPr="00C10964">
        <w:rPr>
          <w:b/>
        </w:rPr>
        <w:t xml:space="preserve">Fig. </w:t>
      </w:r>
      <w:r w:rsidR="00123C8A" w:rsidRPr="00C10964">
        <w:rPr>
          <w:b/>
        </w:rPr>
        <w:fldChar w:fldCharType="begin"/>
      </w:r>
      <w:r w:rsidRPr="00C10964">
        <w:rPr>
          <w:b/>
        </w:rPr>
        <w:instrText xml:space="preserve"> SEQ Fig. \n </w:instrText>
      </w:r>
      <w:r w:rsidR="00123C8A" w:rsidRPr="00C10964">
        <w:rPr>
          <w:b/>
        </w:rPr>
        <w:fldChar w:fldCharType="separate"/>
      </w:r>
      <w:r w:rsidRPr="00C10964">
        <w:rPr>
          <w:b/>
          <w:noProof/>
        </w:rPr>
        <w:t>4</w:t>
      </w:r>
      <w:r w:rsidR="00123C8A" w:rsidRPr="00C10964">
        <w:rPr>
          <w:b/>
        </w:rPr>
        <w:fldChar w:fldCharType="end"/>
      </w:r>
      <w:r w:rsidRPr="00C10964">
        <w:rPr>
          <w:b/>
        </w:rPr>
        <w:t xml:space="preserve">. </w:t>
      </w:r>
      <w:r w:rsidR="00AC4BDB" w:rsidRPr="00C10964">
        <w:rPr>
          <w:b/>
        </w:rPr>
        <w:t xml:space="preserve">A comparison of the multiple search technique to the single search technique suggests that the single search technique is best. </w:t>
      </w:r>
    </w:p>
    <w:p w:rsidR="00797707" w:rsidRDefault="00797707" w:rsidP="00797707">
      <w:pPr>
        <w:pStyle w:val="heading30"/>
      </w:pPr>
      <w:r>
        <w:t>Weighted Search Terms</w:t>
      </w:r>
    </w:p>
    <w:p w:rsidR="00797707" w:rsidRDefault="00797707" w:rsidP="00797707">
      <w:pPr>
        <w:pStyle w:val="p1a"/>
      </w:pPr>
      <w:r>
        <w:t>The experiments examining multiple searches showed that MAP could be improved</w:t>
      </w:r>
      <w:r w:rsidR="00DA69DA">
        <w:t xml:space="preserve"> if the search terms were weighted by </w:t>
      </w:r>
      <w:r w:rsidR="00DA69DA" w:rsidRPr="00DA69DA">
        <w:rPr>
          <w:i/>
        </w:rPr>
        <w:t>st</w:t>
      </w:r>
      <w:r w:rsidR="00DA69DA">
        <w:t xml:space="preserve">.  Improvements are therefore expected in the single search approach if the individual search terms in a single query are weighted.  The weights could be taken from the </w:t>
      </w:r>
      <w:r w:rsidR="00DA69DA" w:rsidRPr="00DA69DA">
        <w:rPr>
          <w:i/>
        </w:rPr>
        <w:t>st</w:t>
      </w:r>
      <w:r w:rsidR="00DA69DA">
        <w:t xml:space="preserve"> score, but we chose to learn weights using Genetic Algorithms {Holland, 1975 #245}.</w:t>
      </w:r>
    </w:p>
    <w:p w:rsidR="00DA69DA" w:rsidRDefault="00DA69DA" w:rsidP="00DA69DA">
      <w:r>
        <w:t xml:space="preserve">Trotman {Trotman, 2005 #486} and later Robertson et al. {Robertson, 2004 #596} modify the term frequency component of BM25 to include a separate weight for each structure within a document.  We use their approach to weight term frequencies based not on the structure, but on the position of the term in the query (where query terms are sorted in decreasing </w:t>
      </w:r>
      <w:r w:rsidRPr="00DA69DA">
        <w:rPr>
          <w:i/>
        </w:rPr>
        <w:t>st</w:t>
      </w:r>
      <w:r w:rsidR="00295B49">
        <w:t xml:space="preserve"> score).  The new term frequency score use in the BM25 equation, </w:t>
      </w:r>
      <w:r w:rsidR="00295B49" w:rsidRPr="00295B49">
        <w:rPr>
          <w:i/>
        </w:rPr>
        <w:t>tf</w:t>
      </w:r>
      <w:r w:rsidR="00295B49">
        <w:t>, is given by</w:t>
      </w:r>
    </w:p>
    <w:p w:rsidR="00DA69DA" w:rsidRDefault="00DA69DA" w:rsidP="00295B49">
      <w:pPr>
        <w:pStyle w:val="p1a"/>
      </w:pPr>
    </w:p>
    <w:p w:rsidR="00DA69DA" w:rsidRPr="00295B49" w:rsidRDefault="00DA69DA" w:rsidP="00295B49">
      <w:pPr>
        <w:pStyle w:val="p1a"/>
        <w:rPr>
          <w:i/>
        </w:rPr>
      </w:pPr>
      <w:r w:rsidRPr="00295B49">
        <w:rPr>
          <w:i/>
        </w:rPr>
        <w:t xml:space="preserve">tf </w:t>
      </w:r>
      <w:r w:rsidR="00295B49" w:rsidRPr="00295B49">
        <w:rPr>
          <w:i/>
        </w:rPr>
        <w:t>= tft * c</w:t>
      </w:r>
      <w:r w:rsidR="00295B49" w:rsidRPr="00295B49">
        <w:rPr>
          <w:i/>
          <w:vertAlign w:val="subscript"/>
        </w:rPr>
        <w:t>q</w:t>
      </w:r>
    </w:p>
    <w:p w:rsidR="00DA69DA" w:rsidRDefault="00DA69DA" w:rsidP="00295B49">
      <w:pPr>
        <w:pStyle w:val="p1a"/>
      </w:pPr>
    </w:p>
    <w:p w:rsidR="00295B49" w:rsidRDefault="00295B49" w:rsidP="00295B49">
      <w:pPr>
        <w:pStyle w:val="p1a"/>
      </w:pPr>
      <w:r>
        <w:t xml:space="preserve">where </w:t>
      </w:r>
      <w:r w:rsidRPr="00295B49">
        <w:rPr>
          <w:i/>
        </w:rPr>
        <w:t>tft</w:t>
      </w:r>
      <w:r>
        <w:t xml:space="preserve"> is the true term frequency of the term in the document</w:t>
      </w:r>
      <w:r w:rsidR="00C10964">
        <w:t>;</w:t>
      </w:r>
      <w:r>
        <w:t xml:space="preserve"> and </w:t>
      </w:r>
      <w:r w:rsidRPr="00295B49">
        <w:rPr>
          <w:i/>
        </w:rPr>
        <w:t>c</w:t>
      </w:r>
      <w:r w:rsidRPr="00295B49">
        <w:rPr>
          <w:i/>
          <w:vertAlign w:val="subscript"/>
        </w:rPr>
        <w:t>q</w:t>
      </w:r>
      <w:r>
        <w:t xml:space="preserve"> is a constant weight for a term at position </w:t>
      </w:r>
      <w:r w:rsidRPr="00295B49">
        <w:rPr>
          <w:i/>
        </w:rPr>
        <w:t>q</w:t>
      </w:r>
      <w:r w:rsidR="00C10964">
        <w:t xml:space="preserve"> in the query, varying from 0 to 1.</w:t>
      </w:r>
    </w:p>
    <w:p w:rsidR="00295B49" w:rsidRDefault="00295B49" w:rsidP="00295B49">
      <w:r>
        <w:t xml:space="preserve">If the weight of </w:t>
      </w:r>
      <w:r w:rsidRPr="00295B49">
        <w:rPr>
          <w:i/>
        </w:rPr>
        <w:t>c</w:t>
      </w:r>
      <w:r w:rsidRPr="00295B49">
        <w:rPr>
          <w:i/>
          <w:vertAlign w:val="subscript"/>
        </w:rPr>
        <w:t>q</w:t>
      </w:r>
      <w:r>
        <w:t xml:space="preserve"> is 0 then the search term will be discarded from the query.  If it is 1 then the true term frequency will be used, otherwise the influence of the term frequency will be scaled by </w:t>
      </w:r>
      <w:r w:rsidRPr="00295B49">
        <w:rPr>
          <w:i/>
        </w:rPr>
        <w:t>c</w:t>
      </w:r>
      <w:r w:rsidRPr="00295B49">
        <w:rPr>
          <w:i/>
          <w:vertAlign w:val="subscript"/>
        </w:rPr>
        <w:t>q</w:t>
      </w:r>
      <w:r>
        <w:t xml:space="preserve">.  Good values for </w:t>
      </w:r>
      <w:r>
        <w:rPr>
          <w:i/>
        </w:rPr>
        <w:t>c</w:t>
      </w:r>
      <w:r w:rsidRPr="00295B49">
        <w:rPr>
          <w:i/>
          <w:vertAlign w:val="subscript"/>
        </w:rPr>
        <w:t>q</w:t>
      </w:r>
      <w:r>
        <w:t xml:space="preserve"> are expected to decrease as a function of distance from the start of the query, eventually reaching 0 when adding new terms begins to ambiguate the query.</w:t>
      </w:r>
    </w:p>
    <w:p w:rsidR="00DA69DA" w:rsidRDefault="00295B49" w:rsidP="00295B49">
      <w:r>
        <w:lastRenderedPageBreak/>
        <w:t>We experimented with learning weights for queries of length between 2 and 10 search terms</w:t>
      </w:r>
      <w:r w:rsidR="00C10964">
        <w:rPr>
          <w:rStyle w:val="FootnoteReference"/>
        </w:rPr>
        <w:footnoteReference w:id="2"/>
      </w:r>
      <w:r w:rsidR="00C10964">
        <w:t>.  The population size was 50, crossover rate was 0.9, mutation rate was 0.05, and reproduction rate was 0.05.  The learning was run for 10 generation.  Elitism was used.  Several iterations of the learning were conducted and the best weights of the best run were recorded.</w:t>
      </w:r>
    </w:p>
    <w:p w:rsidR="00C10964" w:rsidRDefault="00C10964" w:rsidP="00295B49">
      <w:r>
        <w:t xml:space="preserve">For </w:t>
      </w:r>
      <w:r w:rsidR="00B41702">
        <w:t>the best MAP score achieved for queries ranging from 2 to 10 search terms, Table 2 shows the weights that were learned.  It can be seen from this table that the first two terms are responsible for the majority of the performance.</w:t>
      </w:r>
      <w:r>
        <w:t xml:space="preserve"> </w:t>
      </w:r>
    </w:p>
    <w:p w:rsidR="00DC37C6" w:rsidRDefault="00DC37C6" w:rsidP="00295B49">
      <w:r>
        <w:t>Figure 5 shows that weighting search terms results in an increase in precision for all cases we tried with the exception of a single search term.  It should be noted that in the experiments over-fit the weights to the orphan documents, but there is an insufficient number of orphans to conduct a traditional learn / validate / evaluate experiment.</w:t>
      </w:r>
    </w:p>
    <w:p w:rsidR="00025B08" w:rsidRPr="00B41702" w:rsidRDefault="00B41702" w:rsidP="00B41702">
      <w:pPr>
        <w:pStyle w:val="tabletitle"/>
        <w:jc w:val="center"/>
        <w:rPr>
          <w:szCs w:val="18"/>
        </w:rPr>
      </w:pPr>
      <w:r>
        <w:rPr>
          <w:b/>
        </w:rPr>
        <w:t xml:space="preserve">Table </w:t>
      </w:r>
      <w:r w:rsidR="00123C8A">
        <w:rPr>
          <w:b/>
        </w:rPr>
        <w:fldChar w:fldCharType="begin"/>
      </w:r>
      <w:r>
        <w:rPr>
          <w:b/>
        </w:rPr>
        <w:instrText xml:space="preserve"> SEQ Table \n </w:instrText>
      </w:r>
      <w:r w:rsidR="00123C8A">
        <w:rPr>
          <w:b/>
        </w:rPr>
        <w:fldChar w:fldCharType="separate"/>
      </w:r>
      <w:r>
        <w:rPr>
          <w:b/>
          <w:noProof/>
        </w:rPr>
        <w:t>2</w:t>
      </w:r>
      <w:r w:rsidR="00123C8A">
        <w:rPr>
          <w:b/>
        </w:rPr>
        <w:fldChar w:fldCharType="end"/>
      </w:r>
      <w:r>
        <w:rPr>
          <w:b/>
        </w:rPr>
        <w:t>.</w:t>
      </w:r>
      <w:r>
        <w:t xml:space="preserve"> </w:t>
      </w:r>
      <w:bookmarkStart w:id="0" w:name="_Ref203192320"/>
      <w:r w:rsidR="00025B08" w:rsidRPr="00B41702">
        <w:rPr>
          <w:szCs w:val="18"/>
        </w:rPr>
        <w:t xml:space="preserve">Best </w:t>
      </w:r>
      <w:r w:rsidRPr="00B41702">
        <w:rPr>
          <w:szCs w:val="18"/>
        </w:rPr>
        <w:t xml:space="preserve">learned </w:t>
      </w:r>
      <w:r w:rsidR="00025B08" w:rsidRPr="00B41702">
        <w:rPr>
          <w:szCs w:val="18"/>
        </w:rPr>
        <w:t xml:space="preserve">weights for different </w:t>
      </w:r>
      <w:r w:rsidRPr="00B41702">
        <w:rPr>
          <w:szCs w:val="18"/>
        </w:rPr>
        <w:t>queriy lengths</w:t>
      </w:r>
      <w:bookmarkEnd w:id="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B41702">
        <w:trPr>
          <w:jc w:val="center"/>
        </w:trPr>
        <w:tc>
          <w:tcPr>
            <w:tcW w:w="2182" w:type="dxa"/>
          </w:tcPr>
          <w:p w:rsidR="00025B08" w:rsidRPr="00FD0D4C" w:rsidRDefault="00025B08" w:rsidP="00025B08">
            <w:pPr>
              <w:ind w:firstLine="0"/>
              <w:jc w:val="center"/>
              <w:rPr>
                <w:b/>
              </w:rPr>
            </w:pPr>
            <w:r w:rsidRPr="00FD0D4C">
              <w:rPr>
                <w:b/>
              </w:rPr>
              <w:t>Search Terms</w:t>
            </w:r>
          </w:p>
        </w:tc>
        <w:tc>
          <w:tcPr>
            <w:tcW w:w="4447" w:type="dxa"/>
          </w:tcPr>
          <w:p w:rsidR="00025B08" w:rsidRPr="00FD0D4C" w:rsidRDefault="00025B08" w:rsidP="00025B08">
            <w:pPr>
              <w:ind w:firstLine="0"/>
              <w:jc w:val="center"/>
              <w:rPr>
                <w:b/>
              </w:rPr>
            </w:pPr>
            <w:r w:rsidRPr="00FD0D4C">
              <w:rPr>
                <w:b/>
              </w:rPr>
              <w:t>Weights</w:t>
            </w:r>
            <w:r w:rsidR="00B41702">
              <w:rPr>
                <w:b/>
              </w:rPr>
              <w:t xml:space="preserve"> (from first to last term)</w:t>
            </w:r>
          </w:p>
        </w:tc>
      </w:tr>
      <w:tr w:rsidR="00025B08" w:rsidTr="00B41702">
        <w:trPr>
          <w:jc w:val="center"/>
        </w:trPr>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B41702">
        <w:trPr>
          <w:jc w:val="center"/>
        </w:trPr>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B41702">
        <w:trPr>
          <w:jc w:val="center"/>
        </w:trPr>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B41702">
        <w:trPr>
          <w:jc w:val="center"/>
        </w:trPr>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B41702">
        <w:trPr>
          <w:jc w:val="center"/>
        </w:trPr>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B41702">
        <w:trPr>
          <w:jc w:val="center"/>
        </w:trPr>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B41702">
        <w:trPr>
          <w:jc w:val="center"/>
        </w:trPr>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B41702">
        <w:trPr>
          <w:jc w:val="center"/>
        </w:trPr>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B41702">
        <w:trPr>
          <w:jc w:val="center"/>
        </w:trPr>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DC37C6" w:rsidP="00025B08">
      <w:pPr>
        <w:keepNext/>
        <w:ind w:firstLine="0"/>
      </w:pPr>
      <w:r w:rsidRPr="00DC37C6">
        <w:rPr>
          <w:noProof/>
          <w:lang w:val="en-NZ"/>
        </w:rPr>
        <w:lastRenderedPageBreak/>
        <w:drawing>
          <wp:inline distT="0" distB="0" distL="0" distR="0">
            <wp:extent cx="4392295" cy="2597458"/>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DC37C6" w:rsidRPr="00DC37C6" w:rsidRDefault="00DC37C6" w:rsidP="00DC37C6">
      <w:pPr>
        <w:pStyle w:val="figurelegend"/>
        <w:jc w:val="center"/>
        <w:rPr>
          <w:b/>
        </w:rPr>
      </w:pPr>
      <w:r w:rsidRPr="00DC37C6">
        <w:rPr>
          <w:b/>
        </w:rPr>
        <w:t xml:space="preserve">Fig. </w:t>
      </w:r>
      <w:r w:rsidR="00123C8A" w:rsidRPr="00DC37C6">
        <w:rPr>
          <w:b/>
        </w:rPr>
        <w:fldChar w:fldCharType="begin"/>
      </w:r>
      <w:r w:rsidRPr="00DC37C6">
        <w:rPr>
          <w:b/>
        </w:rPr>
        <w:instrText xml:space="preserve"> SEQ Fig. \n </w:instrText>
      </w:r>
      <w:r w:rsidR="00123C8A" w:rsidRPr="00DC37C6">
        <w:rPr>
          <w:b/>
        </w:rPr>
        <w:fldChar w:fldCharType="separate"/>
      </w:r>
      <w:r w:rsidRPr="00DC37C6">
        <w:rPr>
          <w:b/>
          <w:noProof/>
        </w:rPr>
        <w:t>5</w:t>
      </w:r>
      <w:r w:rsidR="00123C8A" w:rsidRPr="00DC37C6">
        <w:rPr>
          <w:b/>
        </w:rPr>
        <w:fldChar w:fldCharType="end"/>
      </w:r>
      <w:r w:rsidRPr="00DC37C6">
        <w:rPr>
          <w:b/>
        </w:rPr>
        <w:t>. Effect of weighting individual search terms in the query.</w:t>
      </w:r>
    </w:p>
    <w:p w:rsidR="00DC37C6" w:rsidRDefault="004145A2" w:rsidP="004145A2">
      <w:pPr>
        <w:pStyle w:val="heading30"/>
      </w:pPr>
      <w:r>
        <w:t>Other Sources of Search Terms</w:t>
      </w:r>
    </w:p>
    <w:p w:rsidR="00EE139A" w:rsidRDefault="004145A2" w:rsidP="00EE139A">
      <w:pPr>
        <w:keepNext/>
        <w:ind w:firstLine="0"/>
      </w:pPr>
      <w:r>
        <w:t>The experiments thus far suggest that the best approach is to perform a single search using a small number (two or three) highly representative search terms to identify document that should point to the orphan.  The approach to identifying terms involved identifying document themes by simply text processing techniques.</w:t>
      </w:r>
      <w:r w:rsidR="00EE139A">
        <w:t xml:space="preserve"> </w:t>
      </w:r>
      <w:r>
        <w:t>Wikipedia documents</w:t>
      </w:r>
      <w:r w:rsidR="00EE139A">
        <w:t xml:space="preserve">, however, </w:t>
      </w:r>
      <w:r>
        <w:t>are</w:t>
      </w:r>
      <w:r w:rsidR="00EE139A">
        <w:t xml:space="preserve"> structured and include a title</w:t>
      </w:r>
      <w:r>
        <w:t xml:space="preserve"> as well as a brief overview of the content of the document</w:t>
      </w:r>
      <w:r w:rsidR="00EE139A">
        <w:t>.  These document structures might be used as a method of identifying good representative document-thematic terms</w:t>
      </w:r>
      <w:r>
        <w:t xml:space="preserve">.  </w:t>
      </w:r>
      <w:r w:rsidR="00EE139A">
        <w:t>The whole document has been used by others {Fachry, 2007 #1005}.</w:t>
      </w:r>
    </w:p>
    <w:p w:rsidR="00EE139A" w:rsidRDefault="00EE139A" w:rsidP="00EE139A">
      <w:r>
        <w:t>The title of the Wikipedia document is held between &lt;name&gt; tags. These were processed to remove duplicate search terms and stop words, then used as relevance</w:t>
      </w:r>
      <w:r w:rsidR="0095686D">
        <w:t xml:space="preserve"> ranked queries.</w:t>
      </w:r>
    </w:p>
    <w:p w:rsidR="0095686D" w:rsidRDefault="0095686D" w:rsidP="00EE139A">
      <w:r>
        <w:t>The overview of the Wikipedia document occurs as an untitled section before the first titled section. It was extracted by using all text before the first &lt;title&gt; tag of the document, or if there was no &lt;title&gt; tag then the whole document was used.</w:t>
      </w:r>
    </w:p>
    <w:p w:rsidR="0095686D" w:rsidRDefault="0095686D" w:rsidP="00EE139A">
      <w:r>
        <w:t>The full-text of the Wikipedia document can easily by extracted by removing all XML tags from the document.</w:t>
      </w:r>
    </w:p>
    <w:p w:rsidR="0095686D" w:rsidRDefault="0095686D" w:rsidP="00EE139A">
      <w:r>
        <w:t xml:space="preserve">Figure </w:t>
      </w:r>
      <w:r w:rsidR="00B55A0C">
        <w:t xml:space="preserve">6 shows the effect on early recall of the different techniques.  Selecting terms from the whole document is better than using the title which is better than the overview which in turn is better than the whole document.  </w:t>
      </w:r>
      <w:r w:rsidR="005E7F85">
        <w:t xml:space="preserve">However, the result </w:t>
      </w:r>
      <w:r w:rsidR="00E94809">
        <w:t>is</w:t>
      </w:r>
      <w:r w:rsidR="005E7F85">
        <w:t xml:space="preserve"> somewhat different when the MAP scores are compared; </w:t>
      </w:r>
      <w:r w:rsidR="00B55A0C">
        <w:t xml:space="preserve">Table </w:t>
      </w:r>
      <w:r w:rsidR="00E94809">
        <w:t>3 presents the MAP scores and it can be seen that using the title is better overall than the other approaches, even bettering the weighted merge approach from above.</w:t>
      </w:r>
    </w:p>
    <w:p w:rsidR="00EE139A" w:rsidRDefault="00EE139A" w:rsidP="00EE139A">
      <w:pPr>
        <w:keepNext/>
        <w:ind w:firstLine="0"/>
      </w:pPr>
    </w:p>
    <w:p w:rsidR="00EE139A" w:rsidRDefault="00EE139A" w:rsidP="00EE139A">
      <w:pPr>
        <w:keepNext/>
        <w:ind w:firstLine="0"/>
      </w:pPr>
    </w:p>
    <w:p w:rsidR="00460728" w:rsidRDefault="00460728" w:rsidP="00741A60"/>
    <w:p w:rsidR="00F730A2" w:rsidRDefault="00B55A0C" w:rsidP="000F5C0C">
      <w:pPr>
        <w:keepNext/>
        <w:ind w:firstLine="0"/>
      </w:pPr>
      <w:r w:rsidRPr="00B55A0C">
        <w:rPr>
          <w:noProof/>
          <w:lang w:val="en-NZ"/>
        </w:rPr>
        <w:lastRenderedPageBreak/>
        <w:drawing>
          <wp:inline distT="0" distB="0" distL="0" distR="0">
            <wp:extent cx="4392295" cy="2597458"/>
            <wp:effectExtent l="19050" t="0" r="825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306089" w:rsidRDefault="00306089">
      <w:pPr>
        <w:pStyle w:val="figurelegend"/>
      </w:pPr>
      <w:r>
        <w:rPr>
          <w:b/>
        </w:rPr>
        <w:t xml:space="preserve">Fig. </w:t>
      </w:r>
      <w:r w:rsidR="00123C8A">
        <w:rPr>
          <w:b/>
        </w:rPr>
        <w:fldChar w:fldCharType="begin"/>
      </w:r>
      <w:r>
        <w:rPr>
          <w:b/>
        </w:rPr>
        <w:instrText xml:space="preserve"> SEQ Fig. \n </w:instrText>
      </w:r>
      <w:r w:rsidR="00123C8A">
        <w:rPr>
          <w:b/>
        </w:rPr>
        <w:fldChar w:fldCharType="separate"/>
      </w:r>
      <w:r>
        <w:rPr>
          <w:b/>
          <w:noProof/>
        </w:rPr>
        <w:t>6</w:t>
      </w:r>
      <w:r w:rsidR="00123C8A">
        <w:rPr>
          <w:b/>
        </w:rPr>
        <w:fldChar w:fldCharType="end"/>
      </w:r>
      <w:r>
        <w:rPr>
          <w:b/>
        </w:rPr>
        <w:t>.</w:t>
      </w:r>
      <w:r>
        <w:t xml:space="preserve"> Different sources o</w:t>
      </w:r>
      <w:r w:rsidR="00B55A0C">
        <w:t>f search terms.  The title is a more effective source of terms than the overview which is better than the whole document.  For early precision the best source was the approach used by Otago at INEX 2007</w:t>
      </w:r>
    </w:p>
    <w:p w:rsidR="00E94809" w:rsidRDefault="00E94809" w:rsidP="00E94809">
      <w:pPr>
        <w:pStyle w:val="tabletitle"/>
        <w:jc w:val="center"/>
      </w:pPr>
      <w:r>
        <w:rPr>
          <w:b/>
        </w:rPr>
        <w:t xml:space="preserve">Table </w:t>
      </w:r>
      <w:r w:rsidR="00123C8A">
        <w:rPr>
          <w:b/>
        </w:rPr>
        <w:fldChar w:fldCharType="begin"/>
      </w:r>
      <w:r>
        <w:rPr>
          <w:b/>
        </w:rPr>
        <w:instrText xml:space="preserve"> SEQ Table \n </w:instrText>
      </w:r>
      <w:r w:rsidR="00123C8A">
        <w:rPr>
          <w:b/>
        </w:rPr>
        <w:fldChar w:fldCharType="separate"/>
      </w:r>
      <w:r>
        <w:rPr>
          <w:b/>
          <w:noProof/>
        </w:rPr>
        <w:t>3</w:t>
      </w:r>
      <w:r w:rsidR="00123C8A">
        <w:rPr>
          <w:b/>
        </w:rPr>
        <w:fldChar w:fldCharType="end"/>
      </w:r>
      <w:r>
        <w:rPr>
          <w:b/>
        </w:rPr>
        <w:t>.</w:t>
      </w:r>
      <w:r>
        <w:t xml:space="preserve"> MAP scores of the runs using terms from different parts of the document</w:t>
      </w:r>
    </w:p>
    <w:tbl>
      <w:tblPr>
        <w:tblStyle w:val="TableGrid"/>
        <w:tblW w:w="0" w:type="auto"/>
        <w:jc w:val="center"/>
        <w:tblLook w:val="04A0"/>
      </w:tblPr>
      <w:tblGrid>
        <w:gridCol w:w="1644"/>
        <w:gridCol w:w="772"/>
      </w:tblGrid>
      <w:tr w:rsidR="00B55A0C" w:rsidRPr="00B55A0C" w:rsidTr="00B55A0C">
        <w:trPr>
          <w:jc w:val="center"/>
        </w:trPr>
        <w:tc>
          <w:tcPr>
            <w:tcW w:w="1644" w:type="dxa"/>
          </w:tcPr>
          <w:p w:rsidR="00B55A0C" w:rsidRPr="00B55A0C" w:rsidRDefault="00B55A0C" w:rsidP="00B55A0C">
            <w:pPr>
              <w:keepNext/>
              <w:ind w:firstLine="0"/>
              <w:jc w:val="center"/>
              <w:rPr>
                <w:b/>
              </w:rPr>
            </w:pPr>
            <w:r w:rsidRPr="00B55A0C">
              <w:rPr>
                <w:b/>
              </w:rPr>
              <w:t>Run</w:t>
            </w:r>
          </w:p>
        </w:tc>
        <w:tc>
          <w:tcPr>
            <w:tcW w:w="772" w:type="dxa"/>
          </w:tcPr>
          <w:p w:rsidR="00B55A0C" w:rsidRPr="00B55A0C" w:rsidRDefault="00B55A0C" w:rsidP="00B55A0C">
            <w:pPr>
              <w:keepNext/>
              <w:ind w:firstLine="0"/>
              <w:jc w:val="center"/>
              <w:rPr>
                <w:b/>
              </w:rPr>
            </w:pPr>
            <w:r w:rsidRPr="00B55A0C">
              <w:rPr>
                <w:b/>
              </w:rPr>
              <w:t>MAP</w:t>
            </w:r>
          </w:p>
        </w:tc>
      </w:tr>
      <w:tr w:rsidR="00B55A0C" w:rsidTr="00B55A0C">
        <w:trPr>
          <w:jc w:val="center"/>
        </w:trPr>
        <w:tc>
          <w:tcPr>
            <w:tcW w:w="1644" w:type="dxa"/>
          </w:tcPr>
          <w:p w:rsidR="00B55A0C" w:rsidRDefault="00B55A0C" w:rsidP="000F5C0C">
            <w:pPr>
              <w:keepNext/>
              <w:ind w:firstLine="0"/>
            </w:pPr>
            <w:r>
              <w:t>Title</w:t>
            </w:r>
          </w:p>
        </w:tc>
        <w:tc>
          <w:tcPr>
            <w:tcW w:w="772" w:type="dxa"/>
          </w:tcPr>
          <w:p w:rsidR="00B55A0C" w:rsidRDefault="00B55A0C" w:rsidP="00B55A0C">
            <w:pPr>
              <w:keepNext/>
              <w:ind w:firstLine="0"/>
              <w:jc w:val="center"/>
            </w:pPr>
            <w:r>
              <w:t>0.410</w:t>
            </w:r>
          </w:p>
        </w:tc>
      </w:tr>
      <w:tr w:rsidR="00B55A0C" w:rsidTr="00B55A0C">
        <w:trPr>
          <w:jc w:val="center"/>
        </w:trPr>
        <w:tc>
          <w:tcPr>
            <w:tcW w:w="1644" w:type="dxa"/>
          </w:tcPr>
          <w:p w:rsidR="00B55A0C" w:rsidRDefault="00B55A0C" w:rsidP="000F5C0C">
            <w:pPr>
              <w:keepNext/>
              <w:ind w:firstLine="0"/>
            </w:pPr>
            <w:r>
              <w:t>Overview</w:t>
            </w:r>
          </w:p>
        </w:tc>
        <w:tc>
          <w:tcPr>
            <w:tcW w:w="772" w:type="dxa"/>
          </w:tcPr>
          <w:p w:rsidR="00B55A0C" w:rsidRDefault="00B55A0C" w:rsidP="00B55A0C">
            <w:pPr>
              <w:keepNext/>
              <w:ind w:firstLine="0"/>
              <w:jc w:val="center"/>
            </w:pPr>
            <w:r>
              <w:t>0.143</w:t>
            </w:r>
          </w:p>
        </w:tc>
      </w:tr>
      <w:tr w:rsidR="00B55A0C" w:rsidTr="00B55A0C">
        <w:trPr>
          <w:jc w:val="center"/>
        </w:trPr>
        <w:tc>
          <w:tcPr>
            <w:tcW w:w="1644" w:type="dxa"/>
          </w:tcPr>
          <w:p w:rsidR="00B55A0C" w:rsidRDefault="00B55A0C" w:rsidP="000F5C0C">
            <w:pPr>
              <w:keepNext/>
              <w:ind w:firstLine="0"/>
            </w:pPr>
            <w:r>
              <w:t>Document</w:t>
            </w:r>
          </w:p>
        </w:tc>
        <w:tc>
          <w:tcPr>
            <w:tcW w:w="772" w:type="dxa"/>
          </w:tcPr>
          <w:p w:rsidR="00B55A0C" w:rsidRDefault="00B55A0C" w:rsidP="00B55A0C">
            <w:pPr>
              <w:keepNext/>
              <w:ind w:firstLine="0"/>
              <w:jc w:val="center"/>
            </w:pPr>
            <w:r>
              <w:t>0.080</w:t>
            </w:r>
          </w:p>
        </w:tc>
      </w:tr>
      <w:tr w:rsidR="00B55A0C" w:rsidTr="00B55A0C">
        <w:trPr>
          <w:jc w:val="center"/>
        </w:trPr>
        <w:tc>
          <w:tcPr>
            <w:tcW w:w="1644" w:type="dxa"/>
          </w:tcPr>
          <w:p w:rsidR="00B55A0C" w:rsidRDefault="00B55A0C" w:rsidP="000F5C0C">
            <w:pPr>
              <w:keepNext/>
              <w:ind w:firstLine="0"/>
            </w:pPr>
            <w:r>
              <w:t>Otago 2007</w:t>
            </w:r>
          </w:p>
        </w:tc>
        <w:tc>
          <w:tcPr>
            <w:tcW w:w="772" w:type="dxa"/>
          </w:tcPr>
          <w:p w:rsidR="00B55A0C" w:rsidRDefault="00B55A0C" w:rsidP="00B55A0C">
            <w:pPr>
              <w:keepNext/>
              <w:ind w:firstLine="0"/>
              <w:jc w:val="center"/>
            </w:pPr>
            <w:r>
              <w:t>0.339</w:t>
            </w:r>
          </w:p>
        </w:tc>
      </w:tr>
      <w:tr w:rsidR="00B55A0C" w:rsidTr="00B55A0C">
        <w:trPr>
          <w:jc w:val="center"/>
        </w:trPr>
        <w:tc>
          <w:tcPr>
            <w:tcW w:w="1644" w:type="dxa"/>
          </w:tcPr>
          <w:p w:rsidR="00B55A0C" w:rsidRPr="00280602" w:rsidRDefault="00B55A0C" w:rsidP="008C19CF">
            <w:pPr>
              <w:ind w:firstLine="0"/>
              <w:jc w:val="left"/>
              <w:rPr>
                <w:noProof/>
                <w:lang w:val="en-NZ"/>
              </w:rPr>
            </w:pPr>
            <w:r>
              <w:rPr>
                <w:noProof/>
                <w:lang w:val="en-NZ"/>
              </w:rPr>
              <w:t>Weighted merge</w:t>
            </w:r>
          </w:p>
        </w:tc>
        <w:tc>
          <w:tcPr>
            <w:tcW w:w="772" w:type="dxa"/>
          </w:tcPr>
          <w:p w:rsidR="00B55A0C" w:rsidRPr="00280602" w:rsidRDefault="00B55A0C" w:rsidP="00B55A0C">
            <w:pPr>
              <w:ind w:firstLine="0"/>
              <w:jc w:val="center"/>
              <w:rPr>
                <w:noProof/>
                <w:lang w:val="en-NZ"/>
              </w:rPr>
            </w:pPr>
            <w:r w:rsidRPr="00280602">
              <w:rPr>
                <w:noProof/>
                <w:lang w:val="en-NZ"/>
              </w:rPr>
              <w:t>0.35</w:t>
            </w:r>
            <w:r>
              <w:rPr>
                <w:noProof/>
                <w:lang w:val="en-NZ"/>
              </w:rPr>
              <w:t>0</w:t>
            </w:r>
          </w:p>
        </w:tc>
      </w:tr>
    </w:tbl>
    <w:p w:rsidR="00075C21" w:rsidRDefault="00075C21" w:rsidP="00E94809">
      <w:pPr>
        <w:pStyle w:val="p1a"/>
      </w:pPr>
    </w:p>
    <w:p w:rsidR="00075C21" w:rsidRDefault="00075C21" w:rsidP="00075C21">
      <w:pPr>
        <w:pStyle w:val="heading20"/>
      </w:pPr>
      <w:r>
        <w:t>Otago Link-the-Wiki 2008 Runs</w:t>
      </w:r>
    </w:p>
    <w:p w:rsidR="007B2EAE" w:rsidRDefault="00E94809" w:rsidP="00E94809">
      <w:pPr>
        <w:pStyle w:val="p1a"/>
      </w:pPr>
      <w:r>
        <w:t xml:space="preserve">Problematic </w:t>
      </w:r>
      <w:r w:rsidR="00075C21">
        <w:t xml:space="preserve">and systemic </w:t>
      </w:r>
      <w:r>
        <w:t xml:space="preserve">with our </w:t>
      </w:r>
      <w:r w:rsidR="00075C21">
        <w:t>experiments is the tradeoff of early precis</w:t>
      </w:r>
      <w:r w:rsidR="007B2EAE">
        <w:t>ion with mean average precision.  The best methods to choose is dependent on the metric being used to score the runs.  MAP was the metric used in 2007 and we assume</w:t>
      </w:r>
      <w:r w:rsidR="00DD5A0A">
        <w:t>d</w:t>
      </w:r>
      <w:r w:rsidR="007B2EAE">
        <w:t xml:space="preserve"> it</w:t>
      </w:r>
      <w:r w:rsidR="00DD5A0A">
        <w:t>s use for 2008.</w:t>
      </w:r>
    </w:p>
    <w:p w:rsidR="00DD5A0A" w:rsidRDefault="00DD5A0A" w:rsidP="00DD5A0A">
      <w:pPr>
        <w:pStyle w:val="heading30"/>
      </w:pPr>
      <w:r>
        <w:t>File-to-file linking</w:t>
      </w:r>
    </w:p>
    <w:p w:rsidR="00DD5A0A" w:rsidRPr="005C4404" w:rsidRDefault="00DD5A0A" w:rsidP="00DD5A0A">
      <w:pPr>
        <w:pStyle w:val="p1a"/>
        <w:rPr>
          <w:highlight w:val="green"/>
        </w:rPr>
      </w:pPr>
      <w:r w:rsidRPr="005C4404">
        <w:rPr>
          <w:highlight w:val="green"/>
        </w:rPr>
        <w:t>Three runs were submitted to the file-to-file linking task:</w:t>
      </w:r>
    </w:p>
    <w:p w:rsidR="00DD5A0A" w:rsidRPr="005C4404" w:rsidRDefault="00DD5A0A" w:rsidP="00DD5A0A">
      <w:pPr>
        <w:pStyle w:val="p1a"/>
        <w:rPr>
          <w:highlight w:val="green"/>
        </w:rPr>
      </w:pPr>
    </w:p>
    <w:p w:rsidR="00DD5A0A" w:rsidRPr="005C4404" w:rsidRDefault="00DD5A0A" w:rsidP="00DD5A0A">
      <w:pPr>
        <w:pStyle w:val="p1a"/>
        <w:rPr>
          <w:highlight w:val="green"/>
        </w:rPr>
      </w:pPr>
      <w:r w:rsidRPr="005C4404">
        <w:rPr>
          <w:highlight w:val="green"/>
        </w:rPr>
        <w:t xml:space="preserve">capConstant-SingleSearchWeighted: outgoing links were identified using the Otago version of Itakura &amp; Clarke with </w:t>
      </w:r>
      <w:r w:rsidRPr="005C4404">
        <w:rPr>
          <w:rFonts w:ascii="Symbol" w:hAnsi="Symbol"/>
          <w:highlight w:val="green"/>
        </w:rPr>
        <w:t></w:t>
      </w:r>
      <w:r w:rsidRPr="005C4404">
        <w:rPr>
          <w:highlight w:val="green"/>
        </w:rPr>
        <w:t xml:space="preserve"> = 0.1. Incoming links were identified using the weighted merge method with 4 search terms and weights of 0.97, 0.73. 0.05 &amp; 0.06.</w:t>
      </w:r>
    </w:p>
    <w:p w:rsidR="00DD5A0A" w:rsidRPr="005C4404" w:rsidRDefault="00DD5A0A" w:rsidP="00DD5A0A"/>
    <w:p w:rsidR="004126AB" w:rsidRPr="005C4404" w:rsidRDefault="00DD5A0A" w:rsidP="004126AB">
      <w:pPr>
        <w:pStyle w:val="p1a"/>
        <w:rPr>
          <w:highlight w:val="green"/>
        </w:rPr>
      </w:pPr>
      <w:r w:rsidRPr="005C4404">
        <w:rPr>
          <w:highlight w:val="green"/>
        </w:rPr>
        <w:lastRenderedPageBreak/>
        <w:t>capConstant-TitleOnly</w:t>
      </w:r>
      <w:r w:rsidR="004126AB" w:rsidRPr="005C4404">
        <w:rPr>
          <w:highlight w:val="green"/>
        </w:rPr>
        <w:t xml:space="preserve">: outgoing links were identified using the Otago version of Itakura &amp; Clarke with </w:t>
      </w:r>
      <w:r w:rsidR="004126AB" w:rsidRPr="005C4404">
        <w:rPr>
          <w:rFonts w:ascii="Symbol" w:hAnsi="Symbol"/>
          <w:highlight w:val="green"/>
        </w:rPr>
        <w:t></w:t>
      </w:r>
      <w:r w:rsidR="004126AB" w:rsidRPr="005C4404">
        <w:rPr>
          <w:highlight w:val="green"/>
        </w:rPr>
        <w:t xml:space="preserve"> = 0.1.  Incoming links we were identified using the title of the orphan.</w:t>
      </w:r>
    </w:p>
    <w:p w:rsidR="004126AB" w:rsidRPr="005C4404" w:rsidRDefault="004126AB" w:rsidP="004126AB"/>
    <w:p w:rsidR="00DD5A0A" w:rsidRPr="005C4404" w:rsidRDefault="004126AB" w:rsidP="00DD5A0A">
      <w:pPr>
        <w:pStyle w:val="p1a"/>
        <w:rPr>
          <w:highlight w:val="green"/>
        </w:rPr>
      </w:pPr>
      <w:r w:rsidRPr="005C4404">
        <w:rPr>
          <w:highlight w:val="green"/>
        </w:rPr>
        <w:t>nonCap-FirstPara:</w:t>
      </w:r>
    </w:p>
    <w:p w:rsidR="00DD5A0A" w:rsidRPr="005C4404" w:rsidRDefault="00DD5A0A" w:rsidP="00DD5A0A">
      <w:pPr>
        <w:pStyle w:val="p1a"/>
        <w:rPr>
          <w:highlight w:val="green"/>
        </w:rPr>
      </w:pPr>
    </w:p>
    <w:p w:rsidR="00DD5A0A" w:rsidRPr="005C4404" w:rsidRDefault="00DD5A0A" w:rsidP="00DD5A0A">
      <w:pPr>
        <w:pStyle w:val="p1a"/>
        <w:rPr>
          <w:highlight w:val="green"/>
        </w:rPr>
      </w:pPr>
      <w:r w:rsidRPr="005C4404">
        <w:rPr>
          <w:highlight w:val="green"/>
        </w:rPr>
        <w:t xml:space="preserve">The third run uses the nonCapConstant method, which is Kelly's but with </w:t>
      </w:r>
    </w:p>
    <w:p w:rsidR="00DD5A0A" w:rsidRPr="005C4404" w:rsidRDefault="00DD5A0A" w:rsidP="00DD5A0A">
      <w:pPr>
        <w:pStyle w:val="p1a"/>
        <w:rPr>
          <w:highlight w:val="green"/>
        </w:rPr>
      </w:pPr>
      <w:r w:rsidRPr="005C4404">
        <w:rPr>
          <w:highlight w:val="green"/>
        </w:rPr>
        <w:t xml:space="preserve">the deduplication and such added in, and for incoming uses the whole </w:t>
      </w:r>
    </w:p>
    <w:p w:rsidR="00DD5A0A" w:rsidRPr="005C4404" w:rsidRDefault="00DD5A0A" w:rsidP="00DD5A0A">
      <w:pPr>
        <w:pStyle w:val="p1a"/>
        <w:rPr>
          <w:highlight w:val="green"/>
        </w:rPr>
      </w:pPr>
      <w:r w:rsidRPr="005C4404">
        <w:rPr>
          <w:highlight w:val="green"/>
        </w:rPr>
        <w:t>first paragraph of the topic in a search to find the appropriate files.</w:t>
      </w:r>
    </w:p>
    <w:p w:rsidR="00DD5A0A" w:rsidRPr="005C4404" w:rsidRDefault="00DD5A0A" w:rsidP="00DD5A0A">
      <w:pPr>
        <w:pStyle w:val="p1a"/>
        <w:rPr>
          <w:highlight w:val="green"/>
        </w:rPr>
      </w:pPr>
    </w:p>
    <w:p w:rsidR="00DD5A0A" w:rsidRPr="005C4404" w:rsidRDefault="00DD5A0A" w:rsidP="00DD5A0A">
      <w:pPr>
        <w:pStyle w:val="p1a"/>
        <w:rPr>
          <w:highlight w:val="green"/>
        </w:rPr>
      </w:pPr>
    </w:p>
    <w:p w:rsidR="00DD5A0A" w:rsidRPr="005C4404" w:rsidRDefault="00DD5A0A" w:rsidP="00DD5A0A">
      <w:pPr>
        <w:pStyle w:val="p1a"/>
        <w:rPr>
          <w:highlight w:val="green"/>
        </w:rPr>
      </w:pPr>
    </w:p>
    <w:p w:rsidR="00DD5A0A" w:rsidRPr="005C4404" w:rsidRDefault="00986490" w:rsidP="00DD5A0A">
      <w:pPr>
        <w:pStyle w:val="p1a"/>
        <w:rPr>
          <w:highlight w:val="green"/>
        </w:rPr>
      </w:pPr>
      <w:r w:rsidRPr="005C4404">
        <w:rPr>
          <w:highlight w:val="green"/>
        </w:rPr>
        <w:t>Anchor-to-BEP linking</w:t>
      </w:r>
    </w:p>
    <w:p w:rsidR="00986490" w:rsidRPr="005C4404" w:rsidRDefault="00DD5A0A" w:rsidP="00DD5A0A">
      <w:pPr>
        <w:pStyle w:val="p1a"/>
        <w:rPr>
          <w:highlight w:val="green"/>
        </w:rPr>
      </w:pPr>
      <w:r w:rsidRPr="005C4404">
        <w:rPr>
          <w:highlight w:val="green"/>
        </w:rPr>
        <w:t>capConstant-SingleSearch-A2B</w:t>
      </w:r>
    </w:p>
    <w:p w:rsidR="00986490" w:rsidRPr="005C4404" w:rsidRDefault="00DD5A0A" w:rsidP="00DD5A0A">
      <w:pPr>
        <w:pStyle w:val="p1a"/>
        <w:rPr>
          <w:highlight w:val="green"/>
        </w:rPr>
      </w:pPr>
      <w:r w:rsidRPr="005C4404">
        <w:rPr>
          <w:highlight w:val="green"/>
        </w:rPr>
        <w:t>capConstant-TitleOly-A2B</w:t>
      </w:r>
    </w:p>
    <w:p w:rsidR="00986490" w:rsidRPr="005C4404" w:rsidRDefault="00DD5A0A" w:rsidP="00DD5A0A">
      <w:pPr>
        <w:pStyle w:val="p1a"/>
        <w:rPr>
          <w:highlight w:val="green"/>
        </w:rPr>
      </w:pPr>
      <w:r w:rsidRPr="005C4404">
        <w:rPr>
          <w:highlight w:val="green"/>
        </w:rPr>
        <w:t>nCapConstant-WholeDocument-A2B</w:t>
      </w:r>
    </w:p>
    <w:p w:rsidR="00986490" w:rsidRPr="005C4404" w:rsidRDefault="00986490" w:rsidP="00986490"/>
    <w:p w:rsidR="00DD5A0A" w:rsidRPr="005C4404" w:rsidRDefault="00DD5A0A" w:rsidP="00DD5A0A">
      <w:pPr>
        <w:pStyle w:val="p1a"/>
        <w:rPr>
          <w:highlight w:val="green"/>
        </w:rPr>
      </w:pPr>
      <w:r w:rsidRPr="005C4404">
        <w:rPr>
          <w:highlight w:val="green"/>
        </w:rPr>
        <w:t xml:space="preserve">. The first </w:t>
      </w:r>
    </w:p>
    <w:p w:rsidR="00DD5A0A" w:rsidRPr="005C4404" w:rsidRDefault="00DD5A0A" w:rsidP="00DD5A0A">
      <w:pPr>
        <w:pStyle w:val="p1a"/>
        <w:rPr>
          <w:highlight w:val="green"/>
        </w:rPr>
      </w:pPr>
      <w:r w:rsidRPr="005C4404">
        <w:rPr>
          <w:highlight w:val="green"/>
        </w:rPr>
        <w:t xml:space="preserve">two runs here are the same as the first two runs in file to file, with </w:t>
      </w:r>
    </w:p>
    <w:p w:rsidR="00DD5A0A" w:rsidRPr="005C4404" w:rsidRDefault="00DD5A0A" w:rsidP="00DD5A0A">
      <w:pPr>
        <w:pStyle w:val="p1a"/>
        <w:rPr>
          <w:highlight w:val="green"/>
        </w:rPr>
      </w:pPr>
      <w:r w:rsidRPr="005C4404">
        <w:rPr>
          <w:highlight w:val="green"/>
        </w:rPr>
        <w:t xml:space="preserve">the same weights and constants used. The third run uses the </w:t>
      </w:r>
    </w:p>
    <w:p w:rsidR="00DD5A0A" w:rsidRPr="005C4404" w:rsidRDefault="00DD5A0A" w:rsidP="00DD5A0A">
      <w:pPr>
        <w:pStyle w:val="p1a"/>
        <w:rPr>
          <w:highlight w:val="green"/>
        </w:rPr>
      </w:pPr>
      <w:r w:rsidRPr="005C4404">
        <w:rPr>
          <w:highlight w:val="green"/>
        </w:rPr>
        <w:t xml:space="preserve">nonCapConstant method, the same as the third file to file run, and uses </w:t>
      </w:r>
    </w:p>
    <w:p w:rsidR="00DD5A0A" w:rsidRDefault="00DD5A0A" w:rsidP="00DD5A0A">
      <w:pPr>
        <w:pStyle w:val="p1a"/>
      </w:pPr>
      <w:r w:rsidRPr="005C4404">
        <w:rPr>
          <w:highlight w:val="green"/>
        </w:rPr>
        <w:t>a the whole topic document as the search for incoming links.</w:t>
      </w:r>
    </w:p>
    <w:p w:rsidR="00DD5A0A" w:rsidRDefault="00DD5A0A" w:rsidP="00DD5A0A">
      <w:pPr>
        <w:pStyle w:val="p1a"/>
      </w:pPr>
    </w:p>
    <w:p w:rsidR="00CA0E7C" w:rsidRDefault="00CA0E7C" w:rsidP="00CA0E7C">
      <w:pPr>
        <w:pStyle w:val="heading10"/>
      </w:pPr>
      <w:r>
        <w:t xml:space="preserve">Focused Searching </w:t>
      </w:r>
      <w:r w:rsidRPr="006D575D">
        <w:t xml:space="preserve">in the Wikipedia </w:t>
      </w:r>
    </w:p>
    <w:p w:rsidR="007123BD" w:rsidRDefault="007123BD" w:rsidP="007123BD">
      <w:pPr>
        <w:pStyle w:val="p1a"/>
      </w:pPr>
      <w:r>
        <w:t xml:space="preserve">At INEX 2007 RMIT University ad hoc submission </w:t>
      </w:r>
      <w:r w:rsidR="00A27240">
        <w:t>demonstrated</w:t>
      </w:r>
      <w:r>
        <w:t xml:space="preserve"> that a full-document run could be more effective at focused retrieval than a focused run </w:t>
      </w:r>
      <w:r w:rsidR="00A27240">
        <w:t>{Fuhr, 2008 #1006}.</w:t>
      </w:r>
    </w:p>
    <w:p w:rsidR="00BD476F" w:rsidRDefault="00FB3CCE" w:rsidP="00041F71">
      <w:r>
        <w:t>Huang et al.</w:t>
      </w:r>
      <w:r w:rsidR="00BD476F">
        <w:t xml:space="preserve"> {Huang, 2006 #980} we examined techniques for identifying relevant passages within a relevant document and conv</w:t>
      </w:r>
      <w:r w:rsidR="00041F71">
        <w:t xml:space="preserve">erting those into elements by taking the smallest element that fully enclosed the passage.  </w:t>
      </w:r>
      <w:r>
        <w:t>T</w:t>
      </w:r>
      <w:r w:rsidR="00041F71">
        <w:t xml:space="preserve">he </w:t>
      </w:r>
      <w:r w:rsidR="00041F71" w:rsidRPr="00041F71">
        <w:t>Kullback-Leibler</w:t>
      </w:r>
      <w:r w:rsidR="00041F71">
        <w:t xml:space="preserve"> model </w:t>
      </w:r>
      <w:r>
        <w:t>was the most effective method they used:</w:t>
      </w:r>
    </w:p>
    <w:p w:rsidR="00041F71" w:rsidRDefault="00041F71" w:rsidP="00A27240">
      <w:pPr>
        <w:ind w:firstLine="0"/>
      </w:pPr>
    </w:p>
    <w:p w:rsidR="00041F71" w:rsidRDefault="00041F71" w:rsidP="00041F71">
      <w:pPr>
        <w:pStyle w:val="p1a"/>
      </w:pPr>
      <m:oMathPara>
        <m:oMathParaPr>
          <m:jc m:val="left"/>
        </m:oMathParaPr>
        <m:oMath>
          <m:r>
            <w:rPr>
              <w:rFonts w:ascii="Cambria Math" w:hAnsi="Cambria Math"/>
            </w:rPr>
            <m:t>KL</m:t>
          </m:r>
          <m:d>
            <m:dPr>
              <m:ctrlPr>
                <w:rPr>
                  <w:rFonts w:ascii="Cambria Math" w:hAnsi="Cambria Math"/>
                </w:rPr>
              </m:ctrlPr>
            </m:dPr>
            <m:e>
              <m:r>
                <w:rPr>
                  <w:rFonts w:ascii="Cambria Math" w:hAnsi="Cambria Math"/>
                </w:rPr>
                <m:t>W</m:t>
              </m:r>
            </m:e>
            <m:e>
              <m:r>
                <w:rPr>
                  <w:rFonts w:ascii="Cambria Math" w:hAnsi="Cambria Math"/>
                </w:rPr>
                <m:t>Q</m:t>
              </m:r>
            </m:e>
          </m:d>
          <m:r>
            <m:rPr>
              <m:sty m:val="p"/>
            </m:rPr>
            <w:rPr>
              <w:rFonts w:ascii="Cambria Math" w:hAnsi="Cambria Math"/>
            </w:rPr>
            <m:t>=</m:t>
          </m:r>
          <m:nary>
            <m:naryPr>
              <m:chr m:val="∑"/>
              <m:limLoc m:val="undOvr"/>
              <m:supHide m:val="on"/>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Q</m:t>
              </m:r>
            </m:sub>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e>
                  <m:r>
                    <w:rPr>
                      <w:rFonts w:ascii="Cambria Math" w:hAnsi="Cambria Math"/>
                    </w:rPr>
                    <m:t>W</m:t>
                  </m:r>
                </m:e>
              </m:d>
              <m:r>
                <m:rPr>
                  <m:sty m:val="p"/>
                </m:rP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e>
                          <m:r>
                            <w:rPr>
                              <w:rFonts w:ascii="Cambria Math" w:hAnsi="Cambria Math"/>
                            </w:rPr>
                            <m:t>W</m:t>
                          </m:r>
                        </m:e>
                      </m:d>
                    </m:num>
                    <m:den>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e>
                          <m:r>
                            <w:rPr>
                              <w:rFonts w:ascii="Cambria Math" w:hAnsi="Cambria Math"/>
                            </w:rPr>
                            <m:t>D</m:t>
                          </m:r>
                        </m:e>
                      </m:d>
                    </m:den>
                  </m:f>
                </m:e>
              </m:d>
            </m:e>
          </m:nary>
        </m:oMath>
      </m:oMathPara>
    </w:p>
    <w:p w:rsidR="00041F71" w:rsidRDefault="00041F71" w:rsidP="00041F71">
      <w:pPr>
        <w:pStyle w:val="p1a"/>
      </w:pPr>
    </w:p>
    <w:p w:rsidR="00CA0E7C" w:rsidRDefault="00041F71" w:rsidP="00041F71">
      <w:pPr>
        <w:pStyle w:val="p1a"/>
      </w:pPr>
      <w:r>
        <w:t>Where</w:t>
      </w:r>
    </w:p>
    <w:p w:rsidR="00041F71" w:rsidRDefault="00041F71" w:rsidP="00041F71">
      <w:pPr>
        <w:pStyle w:val="p1a"/>
      </w:pPr>
      <w:r>
        <w:tab/>
      </w:r>
      <w:r>
        <w:br/>
      </w:r>
      <m:oMathPara>
        <m:oMathParaPr>
          <m:jc m:val="left"/>
        </m:oMathPara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e>
              <m:r>
                <w:rPr>
                  <w:rFonts w:ascii="Cambria Math" w:hAnsi="Cambria Math"/>
                </w:rPr>
                <m:t>w</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W</m:t>
                  </m:r>
                </m:sub>
              </m:sSub>
              <m:r>
                <m:rPr>
                  <m:sty m:val="p"/>
                </m:rPr>
                <w:rPr>
                  <w:rFonts w:ascii="Cambria Math" w:hAnsi="Cambria Math"/>
                </w:rPr>
                <m:t>+0.5</m:t>
              </m:r>
            </m:num>
            <m:den>
              <m:sSub>
                <m:sSubPr>
                  <m:ctrlPr>
                    <w:rPr>
                      <w:rFonts w:ascii="Cambria Math" w:hAnsi="Cambria Math"/>
                    </w:rPr>
                  </m:ctrlPr>
                </m:sSubPr>
                <m:e>
                  <m:r>
                    <w:rPr>
                      <w:rFonts w:ascii="Cambria Math" w:hAnsi="Cambria Math"/>
                    </w:rPr>
                    <m:t>n</m:t>
                  </m:r>
                </m:e>
                <m:sub>
                  <m:r>
                    <w:rPr>
                      <w:rFonts w:ascii="Cambria Math" w:hAnsi="Cambria Math"/>
                    </w:rPr>
                    <m:t>W</m:t>
                  </m:r>
                </m:sub>
              </m:sSub>
              <m:r>
                <m:rPr>
                  <m:sty m:val="p"/>
                </m:rPr>
                <w:rPr>
                  <w:rFonts w:ascii="Cambria Math" w:hAnsi="Cambria Math"/>
                </w:rPr>
                <m:t>+1</m:t>
              </m:r>
            </m:den>
          </m:f>
        </m:oMath>
      </m:oMathPara>
    </w:p>
    <w:p w:rsidR="00041F71" w:rsidRPr="00041F71" w:rsidRDefault="00041F71" w:rsidP="00041F71">
      <w:pPr>
        <w:pStyle w:val="p1a"/>
      </w:pPr>
      <w:r>
        <w:t>and</w:t>
      </w:r>
    </w:p>
    <w:p w:rsidR="00041F71" w:rsidRDefault="00041F71" w:rsidP="00041F71">
      <w:pPr>
        <w:pStyle w:val="p1a"/>
      </w:pPr>
      <w:r>
        <w:lastRenderedPageBreak/>
        <w:tab/>
      </w:r>
      <w:r>
        <w:br/>
      </w:r>
      <m:oMathPara>
        <m:oMathParaPr>
          <m:jc m:val="left"/>
        </m:oMathParaPr>
        <m:oMath>
          <m:r>
            <w:rPr>
              <w:rFonts w:ascii="Cambria Math" w:hAnsi="Cambria Math"/>
            </w:rPr>
            <w:lastRenderedPageBreak/>
            <m:t>p</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e>
              <m:r>
                <w:rPr>
                  <w:rFonts w:ascii="Cambria Math" w:hAnsi="Cambria Math"/>
                </w:rPr>
                <m:t>D</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D</m:t>
                  </m:r>
                </m:sub>
              </m:sSub>
              <m:r>
                <m:rPr>
                  <m:sty m:val="p"/>
                </m:rPr>
                <w:rPr>
                  <w:rFonts w:ascii="Cambria Math" w:hAnsi="Cambria Math"/>
                </w:rPr>
                <m:t>+0.5</m:t>
              </m:r>
            </m:num>
            <m:den>
              <m:sSub>
                <m:sSubPr>
                  <m:ctrlPr>
                    <w:rPr>
                      <w:rFonts w:ascii="Cambria Math" w:hAnsi="Cambria Math"/>
                    </w:rPr>
                  </m:ctrlPr>
                </m:sSubPr>
                <m:e>
                  <m:r>
                    <w:rPr>
                      <w:rFonts w:ascii="Cambria Math" w:hAnsi="Cambria Math"/>
                    </w:rPr>
                    <m:t>n</m:t>
                  </m:r>
                </m:e>
                <m:sub>
                  <m:r>
                    <w:rPr>
                      <w:rFonts w:ascii="Cambria Math" w:hAnsi="Cambria Math"/>
                    </w:rPr>
                    <m:t>D</m:t>
                  </m:r>
                </m:sub>
              </m:sSub>
              <m:r>
                <m:rPr>
                  <m:sty m:val="p"/>
                </m:rPr>
                <w:rPr>
                  <w:rFonts w:ascii="Cambria Math" w:hAnsi="Cambria Math"/>
                </w:rPr>
                <m:t>+1</m:t>
              </m:r>
            </m:den>
          </m:f>
        </m:oMath>
      </m:oMathPara>
    </w:p>
    <w:p w:rsidR="00CA0E7C" w:rsidRDefault="00CA0E7C" w:rsidP="00CA0E7C">
      <w:pPr>
        <w:pStyle w:val="p1a"/>
      </w:pPr>
    </w:p>
    <w:p w:rsidR="00041F71" w:rsidRDefault="00041F71" w:rsidP="00041F71">
      <w:r w:rsidRPr="00041F71">
        <w:rPr>
          <w:highlight w:val="green"/>
        </w:rPr>
        <w:t>WHAT ARE THE PARAMEERS?</w:t>
      </w:r>
    </w:p>
    <w:p w:rsidR="00041F71" w:rsidRDefault="00041F71" w:rsidP="00041F71"/>
    <w:p w:rsidR="00FB3CCE" w:rsidRDefault="00041F71" w:rsidP="00FB3CCE">
      <w:r>
        <w:t xml:space="preserve">Itakura and </w:t>
      </w:r>
      <w:r w:rsidR="00FB3CCE">
        <w:t xml:space="preserve">Clarke {Itakura, 2007 #966} suggest that methods of identifying elements from passages are not as effective as methods of identifying elements directly. This is, in part, because conversion from a passage to an element usually involves increasing the size of the passage and this extra text is expected to be non-relevant (by passage retrieval algorithm).  That is, the conversion from a passage to an element is unlikely to affect recall but is likely to decrease precision. If this is the case then the prior reported result of Huang et al. is understated.  </w:t>
      </w:r>
    </w:p>
    <w:p w:rsidR="00FB3CCE" w:rsidRDefault="00FB3CCE" w:rsidP="00FB3CCE">
      <w:r>
        <w:t xml:space="preserve">We are interested in the performance of the </w:t>
      </w:r>
      <w:r w:rsidRPr="00041F71">
        <w:t>Kullback-Leibler</w:t>
      </w:r>
      <w:r>
        <w:t xml:space="preserve"> model as a method of passage retrieval when compared directly to element retrieval.  We believe that passage retrieval should perform no worse than element retrieval because an element is a passage</w:t>
      </w:r>
      <w:r w:rsidR="003013C4">
        <w:t>, albeit with a larger granularity than individual word (or character).</w:t>
      </w:r>
    </w:p>
    <w:p w:rsidR="003013C4" w:rsidRDefault="003013C4" w:rsidP="00F027B9">
      <w:pPr>
        <w:ind w:firstLine="0"/>
      </w:pPr>
    </w:p>
    <w:p w:rsidR="00F027B9" w:rsidRDefault="00F027B9" w:rsidP="00F027B9">
      <w:pPr>
        <w:ind w:firstLine="0"/>
      </w:pPr>
      <w:r w:rsidRPr="00F027B9">
        <w:rPr>
          <w:highlight w:val="green"/>
        </w:rPr>
        <w:t>Window selection technique?</w:t>
      </w:r>
    </w:p>
    <w:p w:rsidR="00F027B9" w:rsidRDefault="00F027B9" w:rsidP="00F027B9">
      <w:pPr>
        <w:ind w:firstLine="0"/>
      </w:pPr>
    </w:p>
    <w:p w:rsidR="00F027B9" w:rsidRDefault="00F027B9" w:rsidP="00F027B9">
      <w:pPr>
        <w:ind w:firstLine="0"/>
      </w:pPr>
    </w:p>
    <w:p w:rsidR="00FB3CCE" w:rsidRPr="00041F71" w:rsidRDefault="00FB3CCE" w:rsidP="00041F71"/>
    <w:p w:rsidR="00CA0E7C" w:rsidRPr="00CA0E7C" w:rsidRDefault="00CA0E7C" w:rsidP="00CA0E7C"/>
    <w:p w:rsidR="00DA1A68" w:rsidRDefault="00DA1A68" w:rsidP="00CA0E7C">
      <w:pPr>
        <w:pStyle w:val="heading10"/>
      </w:pPr>
      <w:r>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t>References</w:t>
      </w:r>
    </w:p>
    <w:p w:rsidR="00797707" w:rsidRPr="00797707" w:rsidRDefault="00123C8A" w:rsidP="004145A2">
      <w:pPr>
        <w:pStyle w:val="reference"/>
      </w:pPr>
      <w:r>
        <w:fldChar w:fldCharType="begin"/>
      </w:r>
      <w:r w:rsidR="0097549A">
        <w:instrText xml:space="preserve"> ADDIN EN.REFLIST </w:instrText>
      </w:r>
      <w:r>
        <w:fldChar w:fldCharType="separate"/>
      </w:r>
      <w:r w:rsidR="00797707" w:rsidRPr="00797707">
        <w:t>Geva, S. (2007). GPX: Ad-Hoc Queries and Automated Link Discovery in the Wikipedia. Focused Access to XML Documents: 6th International Workshop of the Initiative for the Evaluation of XML Retrieval, INEX 2007 Dagstuhl Castle, Germany, December 17-19, 2007. Selected Papers, Springer-Verlag: 404-416.</w:t>
      </w:r>
    </w:p>
    <w:p w:rsidR="00797707" w:rsidRPr="00797707" w:rsidRDefault="00797707" w:rsidP="004145A2">
      <w:pPr>
        <w:pStyle w:val="reference"/>
      </w:pPr>
      <w:r w:rsidRPr="00797707">
        <w:tab/>
      </w:r>
    </w:p>
    <w:p w:rsidR="00797707" w:rsidRPr="00797707" w:rsidRDefault="00797707" w:rsidP="004145A2">
      <w:pPr>
        <w:pStyle w:val="reference"/>
      </w:pPr>
      <w:r w:rsidRPr="00797707">
        <w:t>Itakura, K. Y. and C. L. Clarke (2007). University of Waterloo at INEX2007: Adhoc and Link-the-Wiki Tracks. Focused Access to XML Documents: 6th International Workshop of the Initiative for the Evaluation of XML Retrieval, INEX 2007 Dagstuhl Castle, Germany, December 17-19, 2007. Selected Papers, Springer-Verlag: 417-425.</w:t>
      </w:r>
    </w:p>
    <w:p w:rsidR="00797707" w:rsidRPr="00797707" w:rsidRDefault="00797707" w:rsidP="004145A2">
      <w:pPr>
        <w:pStyle w:val="reference"/>
      </w:pPr>
      <w:r w:rsidRPr="00797707">
        <w:tab/>
      </w:r>
    </w:p>
    <w:p w:rsidR="00797707" w:rsidRPr="00797707" w:rsidRDefault="00797707" w:rsidP="004145A2">
      <w:pPr>
        <w:pStyle w:val="reference"/>
      </w:pPr>
      <w:r w:rsidRPr="00797707">
        <w:lastRenderedPageBreak/>
        <w:t>Jenkinson, D. and A. Trotman (2007). Wikipedia Ad Hoc Passage Retrieval and Wikipedia Document Linking. Focused Access to XML Documents: 6th International Workshop of the Initiative for the Evaluation of XML Retrieval, INEX 2007 Dagstuhl Castle, Germany, December 17-19, 2007. Selected Papers, Springer-Verlag: 426-439.</w:t>
      </w:r>
    </w:p>
    <w:p w:rsidR="00797707" w:rsidRPr="00797707" w:rsidRDefault="00797707" w:rsidP="004145A2">
      <w:pPr>
        <w:pStyle w:val="reference"/>
      </w:pPr>
      <w:r w:rsidRPr="00797707">
        <w:tab/>
      </w:r>
    </w:p>
    <w:p w:rsidR="00797707" w:rsidRPr="00797707" w:rsidRDefault="00797707" w:rsidP="004145A2">
      <w:pPr>
        <w:pStyle w:val="reference"/>
      </w:pPr>
      <w:r w:rsidRPr="00797707">
        <w:t>Jenkinson, D. and A. Trotman (2008). Wikipedia Ad Hoc Passage Retrieval and Wikipedia Document Linking. Focused Access to XML Documents: 6th International Workshop of the Initiative for the Evaluation of XML Retrieval, INEX 2007 Dagstuhl Castle, Germany, December 17-19, 2007. Selected Papers, Springer-Verlag: 426-439.</w:t>
      </w:r>
    </w:p>
    <w:p w:rsidR="00797707" w:rsidRPr="00797707" w:rsidRDefault="00797707" w:rsidP="004145A2">
      <w:pPr>
        <w:pStyle w:val="reference"/>
      </w:pPr>
      <w:r w:rsidRPr="00797707">
        <w:tab/>
      </w:r>
    </w:p>
    <w:p w:rsidR="00797707" w:rsidRPr="00797707" w:rsidRDefault="00797707" w:rsidP="004145A2">
      <w:pPr>
        <w:pStyle w:val="reference"/>
      </w:pPr>
      <w:r w:rsidRPr="00797707">
        <w:t>Kamps, J., M. Koolen, et al. (2007). Where to Start Reading a Textual XML Document? 30th ACM SIGIR Conference on Information Retrieval, Amsterdam, The Netherlands.</w:t>
      </w:r>
    </w:p>
    <w:p w:rsidR="00797707" w:rsidRPr="00797707" w:rsidRDefault="00797707" w:rsidP="004145A2">
      <w:pPr>
        <w:pStyle w:val="reference"/>
      </w:pPr>
      <w:r w:rsidRPr="00797707">
        <w:tab/>
      </w:r>
    </w:p>
    <w:p w:rsidR="00797707" w:rsidRDefault="00797707" w:rsidP="004145A2">
      <w:pPr>
        <w:pStyle w:val="reference"/>
        <w:rPr>
          <w:b/>
        </w:rPr>
      </w:pPr>
    </w:p>
    <w:p w:rsidR="00DA1A68" w:rsidRPr="00DA1A68" w:rsidRDefault="00123C8A" w:rsidP="004145A2">
      <w:pPr>
        <w:pStyle w:val="reference"/>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B6AE6" w:rsidRDefault="00EB6AE6">
      <w:r>
        <w:separator/>
      </w:r>
    </w:p>
  </w:endnote>
  <w:endnote w:type="continuationSeparator" w:id="1">
    <w:p w:rsidR="00EB6AE6" w:rsidRDefault="00EB6AE6">
      <w:r>
        <w:continuationSeparator/>
      </w:r>
    </w:p>
  </w:endnote>
</w:endnotes>
</file>

<file path=word/fontTable.xml><?xml version="1.0" encoding="utf-8"?>
<w:fonts xmlns:r="http://schemas.openxmlformats.org/officeDocument/2006/relationships" xmlns:w="http://schemas.openxmlformats.org/wordprocessingml/2006/main">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20002A87" w:usb1="00000000" w:usb2="00000000" w:usb3="00000000" w:csb0="000001F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B6AE6" w:rsidRDefault="00EB6AE6">
      <w:r>
        <w:separator/>
      </w:r>
    </w:p>
  </w:footnote>
  <w:footnote w:type="continuationSeparator" w:id="1">
    <w:p w:rsidR="00EB6AE6" w:rsidRDefault="00EB6AE6">
      <w:r>
        <w:continuationSeparator/>
      </w:r>
    </w:p>
  </w:footnote>
  <w:footnote w:id="2">
    <w:p w:rsidR="00C10964" w:rsidRDefault="00C10964">
      <w:pPr>
        <w:pStyle w:val="FootnoteText"/>
      </w:pPr>
      <w:r>
        <w:rPr>
          <w:rStyle w:val="FootnoteReference"/>
        </w:rPr>
        <w:footnoteRef/>
      </w:r>
      <w:r>
        <w:t xml:space="preserve"> </w:t>
      </w:r>
      <w:r w:rsidRPr="00C10964">
        <w:t>In the case of a single search term the weight has scaling effect which does not affect the relative rank order of the results; and so has no effect on MA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123C8A">
    <w:pPr>
      <w:pStyle w:val="Runninghead-left"/>
    </w:pPr>
    <w:r>
      <w:rPr>
        <w:rStyle w:val="PageNumber"/>
      </w:rPr>
      <w:fldChar w:fldCharType="begin"/>
    </w:r>
    <w:r w:rsidR="00025B08">
      <w:rPr>
        <w:rStyle w:val="PageNumber"/>
      </w:rPr>
      <w:instrText xml:space="preserve"> PAGE </w:instrText>
    </w:r>
    <w:r>
      <w:rPr>
        <w:rStyle w:val="PageNumber"/>
      </w:rPr>
      <w:fldChar w:fldCharType="separate"/>
    </w:r>
    <w:r w:rsidR="00F027B9">
      <w:rPr>
        <w:rStyle w:val="PageNumber"/>
        <w:noProof/>
      </w:rPr>
      <w:t>14</w:t>
    </w:r>
    <w:r>
      <w:rPr>
        <w:rStyle w:val="PageNumber"/>
      </w:rPr>
      <w:fldChar w:fldCharType="end"/>
    </w:r>
    <w:r w:rsidR="00025B08">
      <w:rPr>
        <w:rStyle w:val="PageNumber"/>
      </w:rPr>
      <w:t>      </w:t>
    </w:r>
    <w:fldSimple w:instr=" STYLEREF \lauthor \* MERGEFORMAT ">
      <w:r w:rsidR="00F027B9" w:rsidRPr="00F027B9">
        <w:rPr>
          <w:rStyle w:val="PageNumber"/>
          <w:b/>
          <w:bCs/>
          <w:noProof/>
        </w:rPr>
        <w:t>Dylan</w:t>
      </w:r>
      <w:r w:rsidR="00F027B9" w:rsidRPr="00F027B9">
        <w:rPr>
          <w:rStyle w:val="PageNumber"/>
          <w:noProof/>
        </w:rPr>
        <w:t xml:space="preserve"> Jenkinson, Andrew Trotman, Kai-Cheung Leung</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123C8A">
    <w:pPr>
      <w:pStyle w:val="Runninghead-right"/>
    </w:pPr>
    <w:fldSimple w:instr=" STYLEREF \ltitle \* MERGEFORMAT ">
      <w:r w:rsidR="00F027B9" w:rsidRPr="00F027B9">
        <w:rPr>
          <w:b/>
          <w:bCs/>
          <w:noProof/>
        </w:rPr>
        <w:t>Wikilinking and Wikisearching</w:t>
      </w:r>
    </w:fldSimple>
    <w:r w:rsidR="00025B08">
      <w:t>      </w:t>
    </w:r>
    <w:r>
      <w:rPr>
        <w:rStyle w:val="PageNumber"/>
      </w:rPr>
      <w:fldChar w:fldCharType="begin"/>
    </w:r>
    <w:r w:rsidR="00025B08">
      <w:rPr>
        <w:rStyle w:val="PageNumber"/>
      </w:rPr>
      <w:instrText xml:space="preserve"> PAGE </w:instrText>
    </w:r>
    <w:r>
      <w:rPr>
        <w:rStyle w:val="PageNumber"/>
      </w:rPr>
      <w:fldChar w:fldCharType="separate"/>
    </w:r>
    <w:r w:rsidR="00F027B9">
      <w:rPr>
        <w:rStyle w:val="PageNumber"/>
        <w:noProof/>
      </w:rPr>
      <w:t>13</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15299"/>
    <w:rsid w:val="00025B08"/>
    <w:rsid w:val="00034B5D"/>
    <w:rsid w:val="00040033"/>
    <w:rsid w:val="00041F71"/>
    <w:rsid w:val="000457B5"/>
    <w:rsid w:val="00075C21"/>
    <w:rsid w:val="0008258C"/>
    <w:rsid w:val="0008540B"/>
    <w:rsid w:val="000878FF"/>
    <w:rsid w:val="000A4780"/>
    <w:rsid w:val="000B5961"/>
    <w:rsid w:val="000B5E39"/>
    <w:rsid w:val="000B74E5"/>
    <w:rsid w:val="000C63D5"/>
    <w:rsid w:val="000D196D"/>
    <w:rsid w:val="000D1BBC"/>
    <w:rsid w:val="000E0E46"/>
    <w:rsid w:val="000F2C5B"/>
    <w:rsid w:val="000F5C0C"/>
    <w:rsid w:val="00123A5C"/>
    <w:rsid w:val="00123C8A"/>
    <w:rsid w:val="001268DF"/>
    <w:rsid w:val="001411C4"/>
    <w:rsid w:val="0014665B"/>
    <w:rsid w:val="00154855"/>
    <w:rsid w:val="00163E0F"/>
    <w:rsid w:val="00186E0D"/>
    <w:rsid w:val="00190CF9"/>
    <w:rsid w:val="001961A9"/>
    <w:rsid w:val="0019793E"/>
    <w:rsid w:val="001C1830"/>
    <w:rsid w:val="001C35D2"/>
    <w:rsid w:val="001C637A"/>
    <w:rsid w:val="001E2675"/>
    <w:rsid w:val="001E3A70"/>
    <w:rsid w:val="001E4707"/>
    <w:rsid w:val="001E4BC6"/>
    <w:rsid w:val="001F04AF"/>
    <w:rsid w:val="001F6AD2"/>
    <w:rsid w:val="002501AE"/>
    <w:rsid w:val="00280602"/>
    <w:rsid w:val="00291E8B"/>
    <w:rsid w:val="00295B49"/>
    <w:rsid w:val="002A0367"/>
    <w:rsid w:val="002A525D"/>
    <w:rsid w:val="002C48E4"/>
    <w:rsid w:val="002E0EA2"/>
    <w:rsid w:val="002E7293"/>
    <w:rsid w:val="002F15C8"/>
    <w:rsid w:val="002F211F"/>
    <w:rsid w:val="002F6F5A"/>
    <w:rsid w:val="003013C4"/>
    <w:rsid w:val="00304900"/>
    <w:rsid w:val="00306089"/>
    <w:rsid w:val="003170B5"/>
    <w:rsid w:val="003242A3"/>
    <w:rsid w:val="003319AA"/>
    <w:rsid w:val="003451BD"/>
    <w:rsid w:val="00351760"/>
    <w:rsid w:val="00394BB8"/>
    <w:rsid w:val="003A1EC2"/>
    <w:rsid w:val="003A467A"/>
    <w:rsid w:val="003A7A30"/>
    <w:rsid w:val="003C4412"/>
    <w:rsid w:val="003C5DE2"/>
    <w:rsid w:val="003C71FD"/>
    <w:rsid w:val="003D5B9D"/>
    <w:rsid w:val="004126AB"/>
    <w:rsid w:val="00413154"/>
    <w:rsid w:val="004145A2"/>
    <w:rsid w:val="004244F2"/>
    <w:rsid w:val="00460728"/>
    <w:rsid w:val="00461052"/>
    <w:rsid w:val="00461CED"/>
    <w:rsid w:val="00481524"/>
    <w:rsid w:val="004854EF"/>
    <w:rsid w:val="004C7C10"/>
    <w:rsid w:val="004D11A2"/>
    <w:rsid w:val="004E5D39"/>
    <w:rsid w:val="005051D5"/>
    <w:rsid w:val="00507E3C"/>
    <w:rsid w:val="00525A8D"/>
    <w:rsid w:val="00556D6C"/>
    <w:rsid w:val="00564885"/>
    <w:rsid w:val="00576276"/>
    <w:rsid w:val="005800BA"/>
    <w:rsid w:val="005801DF"/>
    <w:rsid w:val="005812E4"/>
    <w:rsid w:val="005B4ED6"/>
    <w:rsid w:val="005C4404"/>
    <w:rsid w:val="005D2A0F"/>
    <w:rsid w:val="005E7F85"/>
    <w:rsid w:val="0061334F"/>
    <w:rsid w:val="00616614"/>
    <w:rsid w:val="006406E2"/>
    <w:rsid w:val="00667EC8"/>
    <w:rsid w:val="006749FB"/>
    <w:rsid w:val="00690FA2"/>
    <w:rsid w:val="006A74A4"/>
    <w:rsid w:val="006B1F0B"/>
    <w:rsid w:val="006D575D"/>
    <w:rsid w:val="006D63F7"/>
    <w:rsid w:val="006F5FC4"/>
    <w:rsid w:val="00700398"/>
    <w:rsid w:val="007016AC"/>
    <w:rsid w:val="007123BD"/>
    <w:rsid w:val="00712C65"/>
    <w:rsid w:val="00717630"/>
    <w:rsid w:val="00725A5E"/>
    <w:rsid w:val="00741A60"/>
    <w:rsid w:val="00744FD4"/>
    <w:rsid w:val="00753EDF"/>
    <w:rsid w:val="00797707"/>
    <w:rsid w:val="007B2EAE"/>
    <w:rsid w:val="007B3AF1"/>
    <w:rsid w:val="007F1363"/>
    <w:rsid w:val="007F712F"/>
    <w:rsid w:val="0081674B"/>
    <w:rsid w:val="00834F80"/>
    <w:rsid w:val="0086042E"/>
    <w:rsid w:val="0087463C"/>
    <w:rsid w:val="00880FCC"/>
    <w:rsid w:val="008A2444"/>
    <w:rsid w:val="008C19D5"/>
    <w:rsid w:val="008C7386"/>
    <w:rsid w:val="008E10C7"/>
    <w:rsid w:val="008E490A"/>
    <w:rsid w:val="008E7B22"/>
    <w:rsid w:val="00905FED"/>
    <w:rsid w:val="009072E0"/>
    <w:rsid w:val="009169EB"/>
    <w:rsid w:val="009202B1"/>
    <w:rsid w:val="00923227"/>
    <w:rsid w:val="00925B58"/>
    <w:rsid w:val="00930857"/>
    <w:rsid w:val="009350BF"/>
    <w:rsid w:val="0094042A"/>
    <w:rsid w:val="00944993"/>
    <w:rsid w:val="009458C5"/>
    <w:rsid w:val="009473CD"/>
    <w:rsid w:val="00956649"/>
    <w:rsid w:val="0095686D"/>
    <w:rsid w:val="009645FF"/>
    <w:rsid w:val="0096569A"/>
    <w:rsid w:val="0097549A"/>
    <w:rsid w:val="00986490"/>
    <w:rsid w:val="009A3713"/>
    <w:rsid w:val="009C03DB"/>
    <w:rsid w:val="009C1088"/>
    <w:rsid w:val="009D0E00"/>
    <w:rsid w:val="00A27240"/>
    <w:rsid w:val="00A350BB"/>
    <w:rsid w:val="00A86AED"/>
    <w:rsid w:val="00A971D3"/>
    <w:rsid w:val="00AB6500"/>
    <w:rsid w:val="00AC4BDB"/>
    <w:rsid w:val="00AC5E6B"/>
    <w:rsid w:val="00AC6DB6"/>
    <w:rsid w:val="00AE5617"/>
    <w:rsid w:val="00B17410"/>
    <w:rsid w:val="00B41702"/>
    <w:rsid w:val="00B443FD"/>
    <w:rsid w:val="00B55A0C"/>
    <w:rsid w:val="00B664EF"/>
    <w:rsid w:val="00BC02F1"/>
    <w:rsid w:val="00BC39E1"/>
    <w:rsid w:val="00BD476F"/>
    <w:rsid w:val="00BE1C4A"/>
    <w:rsid w:val="00BF5F0E"/>
    <w:rsid w:val="00C07597"/>
    <w:rsid w:val="00C10964"/>
    <w:rsid w:val="00C17761"/>
    <w:rsid w:val="00C27CA6"/>
    <w:rsid w:val="00C33817"/>
    <w:rsid w:val="00C44F6F"/>
    <w:rsid w:val="00C74F35"/>
    <w:rsid w:val="00C84726"/>
    <w:rsid w:val="00C91819"/>
    <w:rsid w:val="00C96381"/>
    <w:rsid w:val="00CA0E7C"/>
    <w:rsid w:val="00CB6B75"/>
    <w:rsid w:val="00CC13BF"/>
    <w:rsid w:val="00CD2D57"/>
    <w:rsid w:val="00CD4BE7"/>
    <w:rsid w:val="00CE644C"/>
    <w:rsid w:val="00CF69FA"/>
    <w:rsid w:val="00D441C3"/>
    <w:rsid w:val="00D67FB0"/>
    <w:rsid w:val="00D721CD"/>
    <w:rsid w:val="00D80803"/>
    <w:rsid w:val="00D956C8"/>
    <w:rsid w:val="00DA1A68"/>
    <w:rsid w:val="00DA69DA"/>
    <w:rsid w:val="00DC37C6"/>
    <w:rsid w:val="00DD44BA"/>
    <w:rsid w:val="00DD5A0A"/>
    <w:rsid w:val="00DD622E"/>
    <w:rsid w:val="00DF1406"/>
    <w:rsid w:val="00DF6149"/>
    <w:rsid w:val="00E02D0A"/>
    <w:rsid w:val="00E053CB"/>
    <w:rsid w:val="00E106B6"/>
    <w:rsid w:val="00E11DA7"/>
    <w:rsid w:val="00E24CF4"/>
    <w:rsid w:val="00E300AE"/>
    <w:rsid w:val="00E365EB"/>
    <w:rsid w:val="00E66074"/>
    <w:rsid w:val="00E67D02"/>
    <w:rsid w:val="00E768CB"/>
    <w:rsid w:val="00E8058F"/>
    <w:rsid w:val="00E82E67"/>
    <w:rsid w:val="00E94809"/>
    <w:rsid w:val="00EA0F1F"/>
    <w:rsid w:val="00EA2EF8"/>
    <w:rsid w:val="00EB5136"/>
    <w:rsid w:val="00EB6AE6"/>
    <w:rsid w:val="00ED0536"/>
    <w:rsid w:val="00ED3928"/>
    <w:rsid w:val="00ED7A89"/>
    <w:rsid w:val="00EE139A"/>
    <w:rsid w:val="00EE14C3"/>
    <w:rsid w:val="00F027B9"/>
    <w:rsid w:val="00F147F0"/>
    <w:rsid w:val="00F20DF2"/>
    <w:rsid w:val="00F2209C"/>
    <w:rsid w:val="00F318CB"/>
    <w:rsid w:val="00F4340E"/>
    <w:rsid w:val="00F54FEB"/>
    <w:rsid w:val="00F66C76"/>
    <w:rsid w:val="00F730A2"/>
    <w:rsid w:val="00F73815"/>
    <w:rsid w:val="00F90219"/>
    <w:rsid w:val="00F90F36"/>
    <w:rsid w:val="00FB3CCE"/>
    <w:rsid w:val="00FB54F3"/>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 w:type="paragraph" w:customStyle="1" w:styleId="tabletitle">
    <w:name w:val="table title"/>
    <w:basedOn w:val="Normal"/>
    <w:next w:val="Normal"/>
    <w:rsid w:val="00BF5F0E"/>
    <w:pPr>
      <w:keepNext/>
      <w:keepLines/>
      <w:spacing w:before="240" w:after="120" w:line="220" w:lineRule="exact"/>
      <w:ind w:firstLine="0"/>
    </w:pPr>
    <w:rPr>
      <w:sz w:val="18"/>
      <w:lang w:val="de-DE" w:eastAsia="en-US"/>
    </w:rPr>
  </w:style>
  <w:style w:type="character" w:styleId="PlaceholderText">
    <w:name w:val="Placeholder Text"/>
    <w:basedOn w:val="DefaultParagraphFont"/>
    <w:uiPriority w:val="99"/>
    <w:semiHidden/>
    <w:rsid w:val="00041F71"/>
    <w:rPr>
      <w:color w:val="808080"/>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46CC1-F32E-4311-81B9-A31A9272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713</TotalTime>
  <Pages>14</Pages>
  <Words>4684</Words>
  <Characters>26705</Characters>
  <Application>Microsoft Office Word</Application>
  <DocSecurity>0</DocSecurity>
  <Lines>222</Lines>
  <Paragraphs>62</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313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Andrew Trotman</cp:lastModifiedBy>
  <cp:revision>91</cp:revision>
  <cp:lastPrinted>2008-07-06T22:19:00Z</cp:lastPrinted>
  <dcterms:created xsi:type="dcterms:W3CDTF">2008-11-17T21:52:00Z</dcterms:created>
  <dcterms:modified xsi:type="dcterms:W3CDTF">2008-11-20T01:51:00Z</dcterms:modified>
</cp:coreProperties>
</file>